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D74F34D" w:rsidR="006305D7" w:rsidRPr="00333181" w:rsidRDefault="006305D7" w:rsidP="00393CC7">
      <w:pPr>
        <w:pStyle w:val="a3"/>
        <w:spacing w:before="0" w:beforeAutospacing="0" w:after="0" w:afterAutospacing="0"/>
        <w:rPr>
          <w:color w:val="auto"/>
        </w:rPr>
      </w:pPr>
      <w:bookmarkStart w:id="0" w:name="_GoBack"/>
      <w:r w:rsidRPr="00333181">
        <w:rPr>
          <w:b/>
          <w:bCs/>
          <w:color w:val="auto"/>
        </w:rPr>
        <w:t>TITLE:</w:t>
      </w:r>
      <w:r w:rsidR="003C68F9" w:rsidRPr="00333181">
        <w:rPr>
          <w:color w:val="auto"/>
        </w:rPr>
        <w:t xml:space="preserve"> </w:t>
      </w:r>
    </w:p>
    <w:p w14:paraId="0C76090E" w14:textId="43C337A9" w:rsidR="007A4DD6" w:rsidRPr="00333181" w:rsidRDefault="00E15756" w:rsidP="007A4DD6">
      <w:pPr>
        <w:rPr>
          <w:color w:val="auto"/>
        </w:rPr>
      </w:pPr>
      <w:r w:rsidRPr="00333181">
        <w:rPr>
          <w:color w:val="auto"/>
        </w:rPr>
        <w:t>Measuring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7D6C9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M</w:t>
      </w:r>
      <w:r w:rsidR="007D6C94" w:rsidRPr="00333181">
        <w:rPr>
          <w:color w:val="auto"/>
        </w:rPr>
        <w:t>otil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7D6C9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608C9" w:rsidRPr="00333181">
        <w:rPr>
          <w:i/>
          <w:color w:val="auto"/>
        </w:rPr>
        <w:t>Caenorhabditis</w:t>
      </w:r>
      <w:r w:rsidR="003C68F9" w:rsidRPr="00333181">
        <w:rPr>
          <w:i/>
          <w:color w:val="auto"/>
        </w:rPr>
        <w:t xml:space="preserve"> </w:t>
      </w:r>
      <w:r w:rsidR="007D6C94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Tract</w:t>
      </w:r>
    </w:p>
    <w:p w14:paraId="2E300B21" w14:textId="77777777" w:rsidR="007A4DD6" w:rsidRPr="00333181" w:rsidRDefault="007A4DD6" w:rsidP="001B1519">
      <w:pPr>
        <w:rPr>
          <w:b/>
          <w:bCs/>
          <w:color w:val="auto"/>
        </w:rPr>
      </w:pPr>
    </w:p>
    <w:p w14:paraId="3D080DA3" w14:textId="15A99567" w:rsidR="006305D7" w:rsidRPr="00333181" w:rsidRDefault="006305D7" w:rsidP="001B1519">
      <w:pPr>
        <w:rPr>
          <w:color w:val="auto"/>
        </w:rPr>
      </w:pPr>
      <w:r w:rsidRPr="00333181">
        <w:rPr>
          <w:b/>
          <w:bCs/>
          <w:color w:val="auto"/>
        </w:rPr>
        <w:t>AUTHORS</w:t>
      </w:r>
      <w:r w:rsidR="003C68F9" w:rsidRPr="00333181">
        <w:rPr>
          <w:b/>
          <w:bCs/>
          <w:color w:val="auto"/>
        </w:rPr>
        <w:t xml:space="preserve"> </w:t>
      </w:r>
      <w:r w:rsidR="00086FF5" w:rsidRPr="00333181">
        <w:rPr>
          <w:b/>
          <w:bCs/>
          <w:color w:val="auto"/>
        </w:rPr>
        <w:t>AND</w:t>
      </w:r>
      <w:r w:rsidR="003C68F9" w:rsidRPr="00333181">
        <w:rPr>
          <w:b/>
          <w:bCs/>
          <w:color w:val="auto"/>
        </w:rPr>
        <w:t xml:space="preserve"> </w:t>
      </w:r>
      <w:r w:rsidR="000B662E" w:rsidRPr="00333181">
        <w:rPr>
          <w:b/>
          <w:bCs/>
          <w:color w:val="auto"/>
        </w:rPr>
        <w:t>AFFILIATIONS</w:t>
      </w:r>
      <w:r w:rsidRPr="00333181">
        <w:rPr>
          <w:b/>
          <w:bCs/>
          <w:color w:val="auto"/>
        </w:rPr>
        <w:t>:</w:t>
      </w:r>
    </w:p>
    <w:p w14:paraId="32B171D0" w14:textId="564F49A2" w:rsidR="007A4DD6" w:rsidRPr="00333181" w:rsidRDefault="00E15756" w:rsidP="007A4DD6">
      <w:pPr>
        <w:rPr>
          <w:color w:val="auto"/>
        </w:rPr>
      </w:pPr>
      <w:proofErr w:type="spellStart"/>
      <w:r w:rsidRPr="00333181">
        <w:rPr>
          <w:color w:val="auto"/>
        </w:rPr>
        <w:t>Muhan</w:t>
      </w:r>
      <w:proofErr w:type="spell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u</w:t>
      </w:r>
      <w:r w:rsidR="004A2D12" w:rsidRPr="00333181">
        <w:rPr>
          <w:color w:val="auto"/>
          <w:vertAlign w:val="superscript"/>
        </w:rPr>
        <w:t>1</w:t>
      </w:r>
      <w:r w:rsidR="00334F1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proofErr w:type="spellStart"/>
      <w:r w:rsidR="00334F1B" w:rsidRPr="00333181">
        <w:rPr>
          <w:color w:val="auto"/>
        </w:rPr>
        <w:t>Shara</w:t>
      </w:r>
      <w:proofErr w:type="spellEnd"/>
      <w:r w:rsidR="003C68F9" w:rsidRPr="00333181">
        <w:rPr>
          <w:color w:val="auto"/>
        </w:rPr>
        <w:t xml:space="preserve"> </w:t>
      </w:r>
      <w:r w:rsidR="00334F1B" w:rsidRPr="00333181">
        <w:rPr>
          <w:color w:val="auto"/>
        </w:rPr>
        <w:t>Legg</w:t>
      </w:r>
      <w:r w:rsidR="00334F1B" w:rsidRPr="00333181">
        <w:rPr>
          <w:color w:val="auto"/>
          <w:vertAlign w:val="superscript"/>
        </w:rPr>
        <w:t>1</w:t>
      </w:r>
      <w:r w:rsidR="00334F1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Michael</w:t>
      </w:r>
      <w:r w:rsidR="003C68F9" w:rsidRPr="00333181">
        <w:rPr>
          <w:color w:val="auto"/>
        </w:rPr>
        <w:t xml:space="preserve"> </w:t>
      </w:r>
      <w:proofErr w:type="gramStart"/>
      <w:r w:rsidR="004A2D12" w:rsidRPr="00333181">
        <w:rPr>
          <w:color w:val="auto"/>
        </w:rPr>
        <w:t>A</w:t>
      </w:r>
      <w:proofErr w:type="gram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ller</w:t>
      </w:r>
      <w:r w:rsidR="004A2D12" w:rsidRPr="00333181">
        <w:rPr>
          <w:color w:val="auto"/>
          <w:vertAlign w:val="superscript"/>
        </w:rPr>
        <w:t>1</w:t>
      </w:r>
    </w:p>
    <w:p w14:paraId="60FCB589" w14:textId="7C4B27D7" w:rsidR="00D04A95" w:rsidRPr="00333181" w:rsidRDefault="004A2D12" w:rsidP="001B1519">
      <w:pPr>
        <w:rPr>
          <w:bCs/>
          <w:color w:val="auto"/>
        </w:rPr>
      </w:pPr>
      <w:r w:rsidRPr="00333181">
        <w:rPr>
          <w:bCs/>
          <w:color w:val="auto"/>
          <w:vertAlign w:val="superscript"/>
        </w:rPr>
        <w:t>1</w:t>
      </w:r>
      <w:r w:rsidRPr="00333181">
        <w:rPr>
          <w:bCs/>
          <w:color w:val="auto"/>
        </w:rPr>
        <w:t>Department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Cell,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Developmental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nd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Integrative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Biology,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University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labama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t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Birmingham,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Birmingham,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L</w:t>
      </w:r>
      <w:r w:rsidR="00595436" w:rsidRPr="00333181">
        <w:rPr>
          <w:bCs/>
          <w:color w:val="auto"/>
        </w:rPr>
        <w:t>,</w:t>
      </w:r>
      <w:r w:rsidR="003C68F9" w:rsidRPr="00333181">
        <w:rPr>
          <w:bCs/>
          <w:color w:val="auto"/>
        </w:rPr>
        <w:t xml:space="preserve"> </w:t>
      </w:r>
      <w:r w:rsidR="00595436" w:rsidRPr="00333181">
        <w:rPr>
          <w:bCs/>
          <w:color w:val="auto"/>
        </w:rPr>
        <w:t>USA</w:t>
      </w:r>
    </w:p>
    <w:p w14:paraId="28BD8699" w14:textId="77777777" w:rsidR="004A2D12" w:rsidRPr="00333181" w:rsidRDefault="004A2D12" w:rsidP="001B1519">
      <w:pPr>
        <w:rPr>
          <w:bCs/>
          <w:color w:val="auto"/>
        </w:rPr>
      </w:pPr>
    </w:p>
    <w:p w14:paraId="7008081C" w14:textId="5CBF5E27" w:rsidR="004A2D12" w:rsidRPr="00333181" w:rsidRDefault="004A2D12" w:rsidP="001B1519">
      <w:pPr>
        <w:rPr>
          <w:bCs/>
          <w:color w:val="auto"/>
        </w:rPr>
      </w:pPr>
      <w:r w:rsidRPr="00333181">
        <w:rPr>
          <w:bCs/>
          <w:color w:val="auto"/>
        </w:rPr>
        <w:t>Corresponding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uthor:</w:t>
      </w:r>
    </w:p>
    <w:p w14:paraId="6952045F" w14:textId="7477700F" w:rsidR="004A2D12" w:rsidRPr="00333181" w:rsidRDefault="00334F1B" w:rsidP="001B1519">
      <w:pPr>
        <w:rPr>
          <w:bCs/>
          <w:color w:val="auto"/>
        </w:rPr>
      </w:pPr>
      <w:proofErr w:type="spellStart"/>
      <w:r w:rsidRPr="00333181">
        <w:rPr>
          <w:bCs/>
          <w:color w:val="auto"/>
        </w:rPr>
        <w:t>Muhan</w:t>
      </w:r>
      <w:proofErr w:type="spellEnd"/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Hu</w:t>
      </w:r>
    </w:p>
    <w:p w14:paraId="44938157" w14:textId="69F01BBD" w:rsidR="004A2D12" w:rsidRPr="00333181" w:rsidRDefault="00334F1B" w:rsidP="001B1519">
      <w:pPr>
        <w:rPr>
          <w:bCs/>
          <w:color w:val="auto"/>
        </w:rPr>
      </w:pPr>
      <w:r w:rsidRPr="00333181">
        <w:rPr>
          <w:rStyle w:val="a4"/>
          <w:bCs/>
          <w:color w:val="auto"/>
        </w:rPr>
        <w:t>mhu1@uab.edu</w:t>
      </w:r>
    </w:p>
    <w:p w14:paraId="438752F6" w14:textId="77777777" w:rsidR="004A2D12" w:rsidRPr="00333181" w:rsidRDefault="004A2D12" w:rsidP="001B1519">
      <w:pPr>
        <w:rPr>
          <w:bCs/>
          <w:color w:val="auto"/>
        </w:rPr>
      </w:pPr>
    </w:p>
    <w:p w14:paraId="307F850D" w14:textId="0F534B8B" w:rsidR="004A2D12" w:rsidRPr="00333181" w:rsidRDefault="004A2D12" w:rsidP="001B1519">
      <w:pPr>
        <w:rPr>
          <w:bCs/>
          <w:color w:val="auto"/>
        </w:rPr>
      </w:pPr>
      <w:r w:rsidRPr="00333181">
        <w:rPr>
          <w:bCs/>
          <w:color w:val="auto"/>
        </w:rPr>
        <w:t>Email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ddresses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Co-authors:</w:t>
      </w:r>
    </w:p>
    <w:p w14:paraId="68FAA590" w14:textId="2FBFADC8" w:rsidR="004A2D12" w:rsidRPr="00333181" w:rsidRDefault="00334F1B" w:rsidP="001B1519">
      <w:pPr>
        <w:rPr>
          <w:bCs/>
          <w:color w:val="auto"/>
        </w:rPr>
      </w:pPr>
      <w:proofErr w:type="spellStart"/>
      <w:r w:rsidRPr="00333181">
        <w:rPr>
          <w:bCs/>
          <w:color w:val="auto"/>
        </w:rPr>
        <w:t>Shara</w:t>
      </w:r>
      <w:proofErr w:type="spellEnd"/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Legg</w:t>
      </w:r>
      <w:r w:rsidR="003C68F9" w:rsidRPr="00333181">
        <w:rPr>
          <w:bCs/>
          <w:color w:val="auto"/>
        </w:rPr>
        <w:t xml:space="preserve"> </w:t>
      </w:r>
      <w:r w:rsidR="004A2D12" w:rsidRPr="00333181">
        <w:rPr>
          <w:bCs/>
          <w:color w:val="auto"/>
        </w:rPr>
        <w:t>(</w:t>
      </w:r>
      <w:r w:rsidR="00036EFD" w:rsidRPr="00333181">
        <w:rPr>
          <w:rStyle w:val="a4"/>
          <w:bCs/>
          <w:color w:val="auto"/>
        </w:rPr>
        <w:t>s</w:t>
      </w:r>
      <w:r w:rsidR="00F11A8A" w:rsidRPr="00333181">
        <w:rPr>
          <w:rStyle w:val="a4"/>
          <w:bCs/>
          <w:color w:val="auto"/>
        </w:rPr>
        <w:t>hara@uab.edu</w:t>
      </w:r>
      <w:r w:rsidR="004A2D12" w:rsidRPr="00333181">
        <w:rPr>
          <w:bCs/>
          <w:color w:val="auto"/>
        </w:rPr>
        <w:t>)</w:t>
      </w:r>
    </w:p>
    <w:p w14:paraId="5EC310B7" w14:textId="5F2A71D6" w:rsidR="00F11A8A" w:rsidRPr="00333181" w:rsidRDefault="00F11A8A" w:rsidP="001B1519">
      <w:pPr>
        <w:rPr>
          <w:bCs/>
          <w:color w:val="auto"/>
        </w:rPr>
      </w:pPr>
      <w:r w:rsidRPr="00333181">
        <w:rPr>
          <w:bCs/>
          <w:color w:val="auto"/>
        </w:rPr>
        <w:t>Michael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.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Miller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(</w:t>
      </w:r>
      <w:r w:rsidRPr="00333181">
        <w:rPr>
          <w:bCs/>
          <w:color w:val="auto"/>
          <w:u w:val="single"/>
        </w:rPr>
        <w:t>mamiller@uab.edu</w:t>
      </w:r>
      <w:r w:rsidRPr="00333181">
        <w:rPr>
          <w:bCs/>
          <w:color w:val="auto"/>
        </w:rPr>
        <w:t>)</w:t>
      </w:r>
    </w:p>
    <w:p w14:paraId="41690127" w14:textId="77777777" w:rsidR="004A2D12" w:rsidRPr="00333181" w:rsidRDefault="004A2D12" w:rsidP="001B1519">
      <w:pPr>
        <w:rPr>
          <w:bCs/>
          <w:color w:val="auto"/>
        </w:rPr>
      </w:pPr>
    </w:p>
    <w:p w14:paraId="71B79AC9" w14:textId="10289F9A" w:rsidR="006305D7" w:rsidRPr="00333181" w:rsidRDefault="006305D7" w:rsidP="001B1519">
      <w:pPr>
        <w:pStyle w:val="a3"/>
        <w:spacing w:before="0" w:beforeAutospacing="0" w:after="0" w:afterAutospacing="0"/>
        <w:rPr>
          <w:color w:val="auto"/>
        </w:rPr>
      </w:pPr>
      <w:r w:rsidRPr="00333181">
        <w:rPr>
          <w:b/>
          <w:bCs/>
          <w:color w:val="auto"/>
        </w:rPr>
        <w:t>KEYWORDS:</w:t>
      </w:r>
    </w:p>
    <w:p w14:paraId="6C0B0781" w14:textId="4CC00285" w:rsidR="007A4DD6" w:rsidRPr="00333181" w:rsidRDefault="00595436" w:rsidP="007A4DD6">
      <w:pPr>
        <w:rPr>
          <w:color w:val="auto"/>
        </w:rPr>
      </w:pPr>
      <w:r w:rsidRPr="00333181">
        <w:rPr>
          <w:color w:val="auto"/>
        </w:rPr>
        <w:t>f</w:t>
      </w:r>
      <w:r w:rsidR="004A2D12" w:rsidRPr="00333181">
        <w:rPr>
          <w:color w:val="auto"/>
        </w:rPr>
        <w:t>ertilization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chemotaxis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migration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oviduct,</w:t>
      </w:r>
      <w:r w:rsidR="003C68F9" w:rsidRPr="00333181">
        <w:rPr>
          <w:color w:val="auto"/>
        </w:rPr>
        <w:t xml:space="preserve"> </w:t>
      </w:r>
      <w:r w:rsidR="004A2D12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4A2D12" w:rsidRPr="00333181">
        <w:rPr>
          <w:i/>
          <w:color w:val="auto"/>
        </w:rPr>
        <w:t>elegans</w:t>
      </w:r>
      <w:r w:rsidR="004A2D12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guidance,</w:t>
      </w:r>
      <w:r w:rsidR="003C68F9" w:rsidRPr="00333181">
        <w:rPr>
          <w:color w:val="auto"/>
        </w:rPr>
        <w:t xml:space="preserve"> </w:t>
      </w:r>
      <w:r w:rsidR="00AF3572" w:rsidRPr="00333181">
        <w:rPr>
          <w:color w:val="auto"/>
        </w:rPr>
        <w:t>mating,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prostaglandin</w:t>
      </w:r>
    </w:p>
    <w:p w14:paraId="1CB4E390" w14:textId="77777777" w:rsidR="006305D7" w:rsidRPr="00333181" w:rsidRDefault="006305D7" w:rsidP="001B1519">
      <w:pPr>
        <w:pStyle w:val="a3"/>
        <w:spacing w:before="0" w:beforeAutospacing="0" w:after="0" w:afterAutospacing="0"/>
        <w:rPr>
          <w:color w:val="auto"/>
        </w:rPr>
      </w:pPr>
    </w:p>
    <w:p w14:paraId="628AC4B5" w14:textId="57797819" w:rsidR="006305D7" w:rsidRPr="00333181" w:rsidRDefault="00086FF5" w:rsidP="001B1519">
      <w:pPr>
        <w:rPr>
          <w:color w:val="auto"/>
        </w:rPr>
      </w:pPr>
      <w:r w:rsidRPr="00333181">
        <w:rPr>
          <w:b/>
          <w:bCs/>
          <w:color w:val="auto"/>
        </w:rPr>
        <w:t>SUMMARY</w:t>
      </w:r>
      <w:r w:rsidR="006305D7" w:rsidRPr="00333181">
        <w:rPr>
          <w:b/>
          <w:bCs/>
          <w:color w:val="auto"/>
        </w:rPr>
        <w:t>:</w:t>
      </w:r>
      <w:r w:rsidR="003C68F9" w:rsidRPr="00333181">
        <w:rPr>
          <w:color w:val="auto"/>
        </w:rPr>
        <w:t xml:space="preserve"> </w:t>
      </w:r>
    </w:p>
    <w:p w14:paraId="32798D51" w14:textId="1AD26CC8" w:rsidR="007A4DD6" w:rsidRPr="00333181" w:rsidRDefault="00B54176" w:rsidP="007A4DD6">
      <w:pPr>
        <w:rPr>
          <w:color w:val="auto"/>
        </w:rPr>
      </w:pP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E7758" w:rsidRPr="00333181">
        <w:rPr>
          <w:color w:val="auto"/>
        </w:rPr>
        <w:t>must</w:t>
      </w:r>
      <w:r w:rsidR="003C68F9" w:rsidRPr="00333181">
        <w:rPr>
          <w:color w:val="auto"/>
        </w:rPr>
        <w:t xml:space="preserve"> </w:t>
      </w:r>
      <w:r w:rsidR="00AE7758" w:rsidRPr="00333181">
        <w:rPr>
          <w:color w:val="auto"/>
        </w:rPr>
        <w:t>successfully</w:t>
      </w:r>
      <w:r w:rsidR="003C68F9" w:rsidRPr="00333181">
        <w:rPr>
          <w:color w:val="auto"/>
        </w:rPr>
        <w:t xml:space="preserve"> </w:t>
      </w:r>
      <w:r w:rsidR="00AE7758" w:rsidRPr="00333181">
        <w:rPr>
          <w:color w:val="auto"/>
        </w:rPr>
        <w:t>navigat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vidu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rtiliz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.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Here</w:t>
      </w:r>
      <w:r w:rsidR="0059543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describe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measuring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="003C68F9" w:rsidRPr="00333181">
        <w:rPr>
          <w:i/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erus.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vid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ta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at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distribution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mating,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2B7EFE" w:rsidRPr="00333181">
        <w:rPr>
          <w:color w:val="auto"/>
        </w:rPr>
        <w:t>speed</w:t>
      </w:r>
      <w:r w:rsidR="00BE337E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velocity,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  </w:t>
      </w:r>
    </w:p>
    <w:p w14:paraId="761028D6" w14:textId="77777777" w:rsidR="006305D7" w:rsidRPr="00333181" w:rsidRDefault="006305D7" w:rsidP="001B1519">
      <w:pPr>
        <w:rPr>
          <w:color w:val="auto"/>
        </w:rPr>
      </w:pPr>
    </w:p>
    <w:p w14:paraId="64FB8590" w14:textId="674DA33F" w:rsidR="006305D7" w:rsidRPr="00333181" w:rsidRDefault="006305D7" w:rsidP="001B1519">
      <w:pPr>
        <w:rPr>
          <w:color w:val="auto"/>
        </w:rPr>
      </w:pPr>
      <w:r w:rsidRPr="00333181">
        <w:rPr>
          <w:b/>
          <w:bCs/>
          <w:color w:val="auto"/>
        </w:rPr>
        <w:t>ABSTRACT:</w:t>
      </w:r>
    </w:p>
    <w:p w14:paraId="5F404D52" w14:textId="45439E30" w:rsidR="00637CFC" w:rsidRPr="00333181" w:rsidRDefault="00796D8B" w:rsidP="00637CFC">
      <w:pPr>
        <w:tabs>
          <w:tab w:val="left" w:pos="0"/>
        </w:tabs>
        <w:rPr>
          <w:color w:val="auto"/>
        </w:rPr>
      </w:pPr>
      <w:r w:rsidRPr="00333181">
        <w:rPr>
          <w:color w:val="auto"/>
        </w:rPr>
        <w:t>Successfu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ndament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xu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on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yet</w:t>
      </w:r>
      <w:r w:rsidR="003C68F9" w:rsidRPr="00333181">
        <w:rPr>
          <w:color w:val="auto"/>
        </w:rPr>
        <w:t xml:space="preserve"> </w:t>
      </w:r>
      <w:r w:rsidR="00295925"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="00295925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95925" w:rsidRPr="00333181">
        <w:rPr>
          <w:color w:val="auto"/>
        </w:rPr>
        <w:t>known</w:t>
      </w:r>
      <w:r w:rsidR="003C68F9" w:rsidRPr="00333181">
        <w:rPr>
          <w:color w:val="auto"/>
        </w:rPr>
        <w:t xml:space="preserve"> </w:t>
      </w:r>
      <w:r w:rsidR="00295925" w:rsidRPr="00333181">
        <w:rPr>
          <w:color w:val="auto"/>
        </w:rPr>
        <w:t>about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mechanisms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guide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oocytes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tract.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vitro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studies</w:t>
      </w:r>
      <w:r w:rsidR="003C68F9" w:rsidRPr="00333181">
        <w:rPr>
          <w:color w:val="auto"/>
        </w:rPr>
        <w:t xml:space="preserve"> </w:t>
      </w:r>
      <w:r w:rsidR="00B66D23" w:rsidRPr="00333181">
        <w:rPr>
          <w:color w:val="auto"/>
        </w:rPr>
        <w:t>suggest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internally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fertilizing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animal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respond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variou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cue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6D0826"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surrounding</w:t>
      </w:r>
      <w:r w:rsidR="004728BA" w:rsidRPr="00333181">
        <w:rPr>
          <w:color w:val="auto"/>
        </w:rPr>
        <w:t>s</w:t>
      </w:r>
      <w:r w:rsidR="00EE224C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t</w:t>
      </w:r>
      <w:r w:rsidR="003E7932" w:rsidRPr="00333181">
        <w:rPr>
          <w:color w:val="auto"/>
        </w:rPr>
        <w:t>h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inability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visualiz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behav</w:t>
      </w:r>
      <w:r w:rsidRPr="00333181">
        <w:rPr>
          <w:color w:val="auto"/>
        </w:rPr>
        <w:t>ior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in</w:t>
      </w:r>
      <w:r w:rsidRPr="00333181">
        <w:rPr>
          <w:color w:val="auto"/>
        </w:rPr>
        <w:t>sid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tract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creates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5A0257" w:rsidRPr="00333181">
        <w:rPr>
          <w:color w:val="auto"/>
        </w:rPr>
        <w:t>challeng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47030" w:rsidRPr="00333181">
        <w:rPr>
          <w:color w:val="auto"/>
        </w:rPr>
        <w:t>understanding</w:t>
      </w:r>
      <w:r w:rsidR="003C68F9" w:rsidRPr="00333181">
        <w:rPr>
          <w:color w:val="auto"/>
        </w:rPr>
        <w:t xml:space="preserve"> </w:t>
      </w:r>
      <w:r w:rsidR="00A4703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bil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a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vironment.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Here</w:t>
      </w:r>
      <w:r w:rsidR="0059543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describe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EE224C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EE224C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overcome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limitation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akes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dvantag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C771E" w:rsidRPr="00333181">
        <w:rPr>
          <w:color w:val="auto"/>
        </w:rPr>
        <w:t>the</w:t>
      </w:r>
      <w:r w:rsidR="00FC1025" w:rsidRPr="00333181">
        <w:rPr>
          <w:color w:val="auto"/>
        </w:rPr>
        <w:t>ir</w:t>
      </w:r>
      <w:r w:rsidR="003C68F9" w:rsidRPr="00333181">
        <w:rPr>
          <w:color w:val="auto"/>
        </w:rPr>
        <w:t xml:space="preserve"> </w:t>
      </w:r>
      <w:r w:rsidR="00584199" w:rsidRPr="00333181">
        <w:rPr>
          <w:color w:val="auto"/>
        </w:rPr>
        <w:t>transparent</w:t>
      </w:r>
      <w:r w:rsidR="003C68F9" w:rsidRPr="00333181">
        <w:rPr>
          <w:color w:val="auto"/>
        </w:rPr>
        <w:t xml:space="preserve"> </w:t>
      </w:r>
      <w:r w:rsidR="00DC771E" w:rsidRPr="00333181">
        <w:rPr>
          <w:color w:val="auto"/>
        </w:rPr>
        <w:t>epidermis</w:t>
      </w:r>
      <w:r w:rsidR="00BA3ACE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BC35E8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BC35E8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BC35E8" w:rsidRPr="00333181">
        <w:rPr>
          <w:color w:val="auto"/>
        </w:rPr>
        <w:t>m</w:t>
      </w:r>
      <w:r w:rsidR="00BA3ACE" w:rsidRPr="00333181">
        <w:rPr>
          <w:color w:val="auto"/>
        </w:rPr>
        <w:t>ales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proofErr w:type="gramStart"/>
      <w:r w:rsidR="004728BA" w:rsidRPr="00333181">
        <w:rPr>
          <w:color w:val="auto"/>
        </w:rPr>
        <w:t>mitochond</w:t>
      </w:r>
      <w:r w:rsidR="00561AF1" w:rsidRPr="00333181">
        <w:rPr>
          <w:color w:val="auto"/>
        </w:rPr>
        <w:t>r</w:t>
      </w:r>
      <w:r w:rsidR="004728BA" w:rsidRPr="00333181">
        <w:rPr>
          <w:color w:val="auto"/>
        </w:rPr>
        <w:t>ial</w:t>
      </w:r>
      <w:r w:rsidR="003C68F9" w:rsidRPr="00333181">
        <w:rPr>
          <w:color w:val="auto"/>
        </w:rPr>
        <w:t xml:space="preserve">  </w:t>
      </w:r>
      <w:r w:rsidR="00BA3ACE" w:rsidRPr="00333181">
        <w:rPr>
          <w:color w:val="auto"/>
        </w:rPr>
        <w:t>dye</w:t>
      </w:r>
      <w:proofErr w:type="gramEnd"/>
      <w:r w:rsidR="003C68F9" w:rsidRPr="00333181">
        <w:rPr>
          <w:color w:val="auto"/>
        </w:rPr>
        <w:t xml:space="preserve"> </w:t>
      </w:r>
      <w:r w:rsidR="00704289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hermaphrodite</w:t>
      </w:r>
      <w:r w:rsidR="00704289" w:rsidRPr="00333181">
        <w:rPr>
          <w:color w:val="auto"/>
        </w:rPr>
        <w:t>s</w:t>
      </w:r>
      <w:r w:rsidR="0026257A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act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modified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females,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deposit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fluorescently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uterus.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hen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directly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racked</w:t>
      </w:r>
      <w:r w:rsidR="003C68F9" w:rsidRPr="00333181">
        <w:rPr>
          <w:color w:val="auto"/>
        </w:rPr>
        <w:t xml:space="preserve"> </w:t>
      </w:r>
      <w:r w:rsidR="00704289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704289" w:rsidRPr="00333181">
        <w:rPr>
          <w:color w:val="auto"/>
        </w:rPr>
        <w:t>a</w:t>
      </w:r>
      <w:r w:rsidR="00807F35" w:rsidRPr="00333181">
        <w:rPr>
          <w:color w:val="auto"/>
        </w:rPr>
        <w:t>n</w:t>
      </w:r>
      <w:r w:rsidR="003C68F9" w:rsidRPr="00333181">
        <w:rPr>
          <w:color w:val="auto"/>
        </w:rPr>
        <w:t xml:space="preserve"> </w:t>
      </w:r>
      <w:r w:rsidR="00807F35" w:rsidRPr="00333181">
        <w:rPr>
          <w:color w:val="auto"/>
        </w:rPr>
        <w:t>epi-</w:t>
      </w:r>
      <w:r w:rsidR="00704289" w:rsidRPr="00333181">
        <w:rPr>
          <w:color w:val="auto"/>
        </w:rPr>
        <w:t>fluorescen</w:t>
      </w:r>
      <w:r w:rsidR="001D31C6" w:rsidRPr="00333181">
        <w:rPr>
          <w:color w:val="auto"/>
        </w:rPr>
        <w:t>ce</w:t>
      </w:r>
      <w:r w:rsidR="003C68F9" w:rsidRPr="00333181">
        <w:rPr>
          <w:color w:val="auto"/>
        </w:rPr>
        <w:t xml:space="preserve"> </w:t>
      </w:r>
      <w:r w:rsidR="00704289" w:rsidRPr="00333181">
        <w:rPr>
          <w:color w:val="auto"/>
        </w:rPr>
        <w:t>microscop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liv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hermaphrodite.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wild-type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animals,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approximately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90%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crawl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reach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site,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h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sses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distributio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sp</w:t>
      </w:r>
      <w:r w:rsidR="00DB16B9" w:rsidRPr="00333181">
        <w:rPr>
          <w:color w:val="auto"/>
        </w:rPr>
        <w:t>erm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percentag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ha</w:t>
      </w:r>
      <w:r w:rsidR="0038437A" w:rsidRPr="00333181">
        <w:rPr>
          <w:color w:val="auto"/>
        </w:rPr>
        <w:t>v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reached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spermatheca</w:t>
      </w:r>
      <w:r w:rsidR="00713931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839B4" w:rsidRPr="00333181">
        <w:rPr>
          <w:color w:val="auto"/>
        </w:rPr>
        <w:t>Alternatively,</w:t>
      </w:r>
      <w:r w:rsidR="003C68F9" w:rsidRPr="00333181">
        <w:rPr>
          <w:color w:val="auto"/>
        </w:rPr>
        <w:t xml:space="preserve"> </w:t>
      </w:r>
      <w:r w:rsidR="00E839B4" w:rsidRPr="00333181">
        <w:rPr>
          <w:color w:val="auto"/>
        </w:rPr>
        <w:t>t</w:t>
      </w:r>
      <w:r w:rsidR="008D2E59" w:rsidRPr="00333181">
        <w:rPr>
          <w:color w:val="auto"/>
        </w:rPr>
        <w:t>ime-laps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immediately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sses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2B7EFE" w:rsidRPr="00333181">
        <w:rPr>
          <w:color w:val="auto"/>
        </w:rPr>
        <w:t>speed</w:t>
      </w:r>
      <w:r w:rsidR="008D2E59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velocity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combined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="00232FEA" w:rsidRPr="00333181">
        <w:rPr>
          <w:color w:val="auto"/>
        </w:rPr>
        <w:t>tools</w:t>
      </w:r>
      <w:r w:rsidR="003C68F9" w:rsidRPr="00333181">
        <w:rPr>
          <w:color w:val="auto"/>
        </w:rPr>
        <w:t xml:space="preserve"> </w:t>
      </w:r>
      <w:r w:rsidR="00232FEA" w:rsidRPr="00333181">
        <w:rPr>
          <w:color w:val="auto"/>
        </w:rPr>
        <w:t>avai</w:t>
      </w:r>
      <w:r w:rsidR="0026257A" w:rsidRPr="00333181">
        <w:rPr>
          <w:color w:val="auto"/>
        </w:rPr>
        <w:t>labl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proofErr w:type="gramStart"/>
      <w:r w:rsidR="0026257A" w:rsidRPr="00333181">
        <w:rPr>
          <w:i/>
          <w:color w:val="auto"/>
        </w:rPr>
        <w:t>C.elegans</w:t>
      </w:r>
      <w:proofErr w:type="spellEnd"/>
      <w:proofErr w:type="gramEnd"/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identify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novel</w:t>
      </w:r>
      <w:r w:rsidR="003C68F9" w:rsidRPr="00333181">
        <w:rPr>
          <w:color w:val="auto"/>
        </w:rPr>
        <w:t xml:space="preserve"> </w:t>
      </w:r>
      <w:r w:rsidR="00FD405C"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="00FD405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D405C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mechanisms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regulating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lastRenderedPageBreak/>
        <w:t>tract.</w:t>
      </w:r>
      <w:r w:rsidR="003C68F9" w:rsidRPr="00333181">
        <w:rPr>
          <w:color w:val="auto"/>
        </w:rPr>
        <w:t xml:space="preserve"> </w:t>
      </w:r>
    </w:p>
    <w:p w14:paraId="4C7D5FD5" w14:textId="77777777" w:rsidR="006305D7" w:rsidRPr="00333181" w:rsidRDefault="006305D7" w:rsidP="001B1519">
      <w:pPr>
        <w:rPr>
          <w:color w:val="auto"/>
        </w:rPr>
      </w:pPr>
    </w:p>
    <w:p w14:paraId="00D25F73" w14:textId="19AA8EE2" w:rsidR="006305D7" w:rsidRPr="00333181" w:rsidRDefault="006305D7" w:rsidP="001B1519">
      <w:pPr>
        <w:rPr>
          <w:color w:val="auto"/>
        </w:rPr>
      </w:pPr>
      <w:r w:rsidRPr="00333181">
        <w:rPr>
          <w:b/>
          <w:color w:val="auto"/>
        </w:rPr>
        <w:t>INTRODUCTION</w:t>
      </w:r>
      <w:r w:rsidRPr="00333181">
        <w:rPr>
          <w:b/>
          <w:bCs/>
          <w:color w:val="auto"/>
        </w:rPr>
        <w:t>:</w:t>
      </w:r>
      <w:r w:rsidR="003C68F9" w:rsidRPr="00333181">
        <w:rPr>
          <w:color w:val="auto"/>
        </w:rPr>
        <w:t xml:space="preserve"> </w:t>
      </w:r>
    </w:p>
    <w:p w14:paraId="45FFBA19" w14:textId="584FB482" w:rsidR="007A4DD6" w:rsidRPr="00333181" w:rsidRDefault="00A768F3" w:rsidP="00A90DD4">
      <w:pPr>
        <w:tabs>
          <w:tab w:val="left" w:pos="270"/>
        </w:tabs>
        <w:rPr>
          <w:color w:val="auto"/>
        </w:rPr>
      </w:pP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chanism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sperm</w:t>
      </w:r>
      <w:r w:rsidR="00C963AC" w:rsidRPr="00333181">
        <w:rPr>
          <w:color w:val="auto"/>
        </w:rPr>
        <w:t>atozoa</w:t>
      </w:r>
      <w:r w:rsidR="003C68F9" w:rsidRPr="00333181">
        <w:rPr>
          <w:color w:val="auto"/>
        </w:rPr>
        <w:t xml:space="preserve"> </w:t>
      </w:r>
      <w:r w:rsidR="00C963AC" w:rsidRPr="00333181">
        <w:rPr>
          <w:color w:val="auto"/>
        </w:rPr>
        <w:t>(referred</w:t>
      </w:r>
      <w:r w:rsidR="003C68F9" w:rsidRPr="00333181">
        <w:rPr>
          <w:color w:val="auto"/>
        </w:rPr>
        <w:t xml:space="preserve"> </w:t>
      </w:r>
      <w:r w:rsidR="00C963A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963AC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C963AC" w:rsidRPr="00333181">
        <w:rPr>
          <w:color w:val="auto"/>
        </w:rPr>
        <w:t>sperm)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navigat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ra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war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proofErr w:type="gramStart"/>
      <w:r w:rsidRPr="00333181">
        <w:rPr>
          <w:color w:val="auto"/>
        </w:rPr>
        <w:t>understoo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yet</w:t>
      </w:r>
      <w:proofErr w:type="gramEnd"/>
      <w:r w:rsidR="003C68F9" w:rsidRPr="00333181">
        <w:rPr>
          <w:color w:val="auto"/>
        </w:rPr>
        <w:t xml:space="preserve"> </w:t>
      </w:r>
      <w:r w:rsidR="00EA6527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fundamental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sexual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reproduction.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</w:t>
      </w:r>
      <w:r w:rsidR="0078162F" w:rsidRPr="00333181">
        <w:rPr>
          <w:color w:val="auto"/>
        </w:rPr>
        <w:t>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highly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dynamic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depends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robust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communication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signal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alter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velocity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mo</w:t>
      </w:r>
      <w:r w:rsidRPr="00333181">
        <w:rPr>
          <w:color w:val="auto"/>
        </w:rPr>
        <w:t>tility</w:t>
      </w:r>
      <w:hyperlink w:anchor="_ENREF_1" w:tooltip="Boryshpolets, 2015 #6" w:history="1">
        <w:r w:rsidR="00AC6274" w:rsidRPr="00333181">
          <w:rPr>
            <w:color w:val="auto"/>
          </w:rPr>
          <w:fldChar w:fldCharType="begin">
            <w:fldData xml:space="preserve">PEVuZE5vdGU+PENpdGU+PEF1dGhvcj5Cb3J5c2hwb2xldHM8L0F1dGhvcj48WWVhcj4yMDE1PC9Z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Cb3J5c2hwb2xldHM8L0F1dGhvcj48WWVhcj4yMDE1PC9Z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-12</w:t>
        </w:r>
        <w:r w:rsidR="00AC6274" w:rsidRPr="00333181">
          <w:rPr>
            <w:color w:val="auto"/>
          </w:rPr>
          <w:fldChar w:fldCharType="end"/>
        </w:r>
      </w:hyperlink>
      <w:r w:rsidR="0078162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DE5ED5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DE5ED5" w:rsidRPr="00333181">
        <w:rPr>
          <w:i/>
          <w:color w:val="auto"/>
        </w:rPr>
        <w:t>elegans</w:t>
      </w:r>
      <w:r w:rsidR="003C68F9" w:rsidRPr="00333181">
        <w:rPr>
          <w:i/>
          <w:color w:val="auto"/>
        </w:rPr>
        <w:t xml:space="preserve"> </w:t>
      </w:r>
      <w:r w:rsidR="00DE5ED5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becom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powerful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model</w:t>
      </w:r>
      <w:r w:rsidR="003C68F9" w:rsidRPr="00333181">
        <w:rPr>
          <w:color w:val="auto"/>
        </w:rPr>
        <w:t xml:space="preserve"> </w:t>
      </w:r>
      <w:r w:rsidR="00B60762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B60762" w:rsidRPr="00333181">
        <w:rPr>
          <w:color w:val="auto"/>
        </w:rPr>
        <w:t>studying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vivo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becaus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hermaphrodite’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ransparent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epidermi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permit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liv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ingl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cell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resolution</w:t>
      </w:r>
      <w:r w:rsidR="00922672" w:rsidRPr="00333181">
        <w:rPr>
          <w:color w:val="auto"/>
        </w:rPr>
        <w:fldChar w:fldCharType="begin">
          <w:fldData xml:space="preserve">PEVuZE5vdGU+PENpdGU+PEF1dGhvcj5FZG1vbmRzPC9BdXRob3I+PFllYXI+MjAxMDwvWWVhcj48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FZG1vbmRzPC9BdXRob3I+PFllYXI+MjAxMDwvWWVhcj48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922672" w:rsidRPr="00333181">
        <w:rPr>
          <w:color w:val="auto"/>
        </w:rPr>
      </w:r>
      <w:r w:rsidR="00922672" w:rsidRPr="00333181">
        <w:rPr>
          <w:color w:val="auto"/>
        </w:rPr>
        <w:fldChar w:fldCharType="separate"/>
      </w:r>
      <w:hyperlink w:anchor="_ENREF_2" w:tooltip="Edmonds, 2011 #4" w:history="1">
        <w:r w:rsidR="00AC6274" w:rsidRPr="00333181">
          <w:rPr>
            <w:noProof/>
            <w:color w:val="auto"/>
            <w:vertAlign w:val="superscript"/>
          </w:rPr>
          <w:t>2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3" w:tooltip="Edmonds, 2010 #2" w:history="1">
        <w:r w:rsidR="00AC6274" w:rsidRPr="00333181">
          <w:rPr>
            <w:noProof/>
            <w:color w:val="auto"/>
            <w:vertAlign w:val="superscript"/>
          </w:rPr>
          <w:t>3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8" w:tooltip="Kubagawa, 2006 #1" w:history="1">
        <w:r w:rsidR="00AC6274" w:rsidRPr="00333181">
          <w:rPr>
            <w:noProof/>
            <w:color w:val="auto"/>
            <w:vertAlign w:val="superscript"/>
          </w:rPr>
          <w:t>8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10" w:tooltip="Ting, 2018 #5" w:history="1">
        <w:r w:rsidR="00AC6274" w:rsidRPr="00333181">
          <w:rPr>
            <w:noProof/>
            <w:color w:val="auto"/>
            <w:vertAlign w:val="superscript"/>
          </w:rPr>
          <w:t>10</w:t>
        </w:r>
      </w:hyperlink>
      <w:r w:rsidR="00922672" w:rsidRPr="00333181">
        <w:rPr>
          <w:color w:val="auto"/>
        </w:rPr>
        <w:fldChar w:fldCharType="end"/>
      </w:r>
      <w:r w:rsidR="00DE5ED5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purpos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B14CA5" w:rsidRPr="00333181">
        <w:rPr>
          <w:color w:val="auto"/>
        </w:rPr>
        <w:t>paper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provid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method</w:t>
      </w:r>
      <w:r w:rsidR="00DE5ED5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assessing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A90DD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5ED5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DE5ED5" w:rsidRPr="00333181">
        <w:rPr>
          <w:i/>
          <w:color w:val="auto"/>
        </w:rPr>
        <w:t>elegans</w:t>
      </w:r>
      <w:r w:rsidR="003C68F9" w:rsidRPr="00333181">
        <w:rPr>
          <w:i/>
          <w:color w:val="auto"/>
        </w:rPr>
        <w:t xml:space="preserve"> </w:t>
      </w:r>
      <w:r w:rsidR="00DE5ED5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uterus</w:t>
      </w:r>
      <w:r w:rsidR="00B14CA5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429006C9" w14:textId="6AF0CE66" w:rsidR="00E46735" w:rsidRPr="00333181" w:rsidRDefault="00E46735" w:rsidP="00A90DD4">
      <w:pPr>
        <w:tabs>
          <w:tab w:val="left" w:pos="270"/>
        </w:tabs>
        <w:rPr>
          <w:color w:val="auto"/>
        </w:rPr>
      </w:pPr>
    </w:p>
    <w:p w14:paraId="67974C7E" w14:textId="691F5234" w:rsidR="00122DC9" w:rsidRPr="00333181" w:rsidRDefault="00314AA6" w:rsidP="00122DC9">
      <w:pPr>
        <w:tabs>
          <w:tab w:val="left" w:pos="270"/>
        </w:tabs>
        <w:rPr>
          <w:color w:val="auto"/>
        </w:rPr>
      </w:pP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im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ci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he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e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xtern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vironme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(i.e</w:t>
      </w:r>
      <w:r w:rsidR="00A768F3" w:rsidRPr="00333181">
        <w:rPr>
          <w:color w:val="auto"/>
        </w:rPr>
        <w:t>.</w:t>
      </w:r>
      <w:r w:rsidR="0059543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proofErr w:type="spellStart"/>
      <w:r w:rsidR="004728BA" w:rsidRPr="00333181">
        <w:rPr>
          <w:color w:val="auto"/>
        </w:rPr>
        <w:t>acquatic</w:t>
      </w:r>
      <w:proofErr w:type="spellEnd"/>
      <w:r w:rsidR="003C68F9" w:rsidRPr="00333181">
        <w:rPr>
          <w:color w:val="auto"/>
        </w:rPr>
        <w:t xml:space="preserve"> </w:t>
      </w:r>
      <w:r w:rsidR="004728BA" w:rsidRPr="00333181">
        <w:rPr>
          <w:color w:val="auto"/>
        </w:rPr>
        <w:t>environments</w:t>
      </w:r>
      <w:r w:rsidRPr="00333181">
        <w:rPr>
          <w:color w:val="auto"/>
        </w:rPr>
        <w:t>)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spo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hemotacti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gnal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cre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s</w:t>
      </w:r>
      <w:r w:rsidR="00FD5285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gnals</w:t>
      </w:r>
      <w:r w:rsidR="003C68F9" w:rsidRPr="00333181">
        <w:rPr>
          <w:color w:val="auto"/>
        </w:rPr>
        <w:t xml:space="preserve"> </w:t>
      </w:r>
      <w:r w:rsidR="00670A5E" w:rsidRPr="00333181">
        <w:rPr>
          <w:color w:val="auto"/>
        </w:rPr>
        <w:t>guid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rec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90DD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vement,</w:t>
      </w:r>
      <w:r w:rsidR="003C68F9" w:rsidRPr="00333181">
        <w:rPr>
          <w:color w:val="auto"/>
        </w:rPr>
        <w:t xml:space="preserve"> </w:t>
      </w:r>
      <w:r w:rsidR="00090DD3" w:rsidRPr="00333181">
        <w:rPr>
          <w:color w:val="auto"/>
        </w:rPr>
        <w:t>bring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los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6527" w:rsidRPr="00333181">
        <w:rPr>
          <w:color w:val="auto"/>
        </w:rPr>
        <w:t>sign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ource</w:t>
      </w:r>
      <w:r w:rsidR="002D79C2" w:rsidRPr="00333181">
        <w:rPr>
          <w:color w:val="auto"/>
        </w:rPr>
        <w:fldChar w:fldCharType="begin">
          <w:fldData xml:space="preserve">PEVuZE5vdGU+PENpdGU+PEF1dGhvcj5Fc3BpbmFsLUVucmlxdWV6PC9BdXRob3I+PFllYXI+MjAx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MzY8L3BhZ2VzPjx2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Fc3BpbmFsLUVucmlxdWV6PC9BdXRob3I+PFllYXI+MjAx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MzY8L3BhZ2VzPjx2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2D79C2" w:rsidRPr="00333181">
        <w:rPr>
          <w:color w:val="auto"/>
        </w:rPr>
      </w:r>
      <w:r w:rsidR="002D79C2" w:rsidRPr="00333181">
        <w:rPr>
          <w:color w:val="auto"/>
        </w:rPr>
        <w:fldChar w:fldCharType="separate"/>
      </w:r>
      <w:hyperlink w:anchor="_ENREF_4" w:tooltip="Espinal-Enriquez, 2017 #12" w:history="1">
        <w:r w:rsidR="00AC6274" w:rsidRPr="00333181">
          <w:rPr>
            <w:noProof/>
            <w:color w:val="auto"/>
            <w:vertAlign w:val="superscript"/>
          </w:rPr>
          <w:t>4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6" w:tooltip="Hussain, 2016 #18" w:history="1">
        <w:r w:rsidR="00AC6274" w:rsidRPr="00333181">
          <w:rPr>
            <w:noProof/>
            <w:color w:val="auto"/>
            <w:vertAlign w:val="superscript"/>
          </w:rPr>
          <w:t>6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11" w:tooltip="Yanagimachi, 2017 #13" w:history="1">
        <w:r w:rsidR="00AC6274" w:rsidRPr="00333181">
          <w:rPr>
            <w:noProof/>
            <w:color w:val="auto"/>
            <w:vertAlign w:val="superscript"/>
          </w:rPr>
          <w:t>11</w:t>
        </w:r>
      </w:hyperlink>
      <w:r w:rsidR="002D79C2" w:rsidRPr="00333181">
        <w:rPr>
          <w:color w:val="auto"/>
        </w:rPr>
        <w:fldChar w:fldCharType="end"/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A84195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uch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les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know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abou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pecie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fertiliz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ternally</w:t>
      </w:r>
      <w:r w:rsidR="00050C12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ajor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challeng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architectur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tract</w:t>
      </w:r>
      <w:r w:rsidR="00780D7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accessibl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icroscopy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pecies.</w:t>
      </w:r>
      <w:r w:rsidR="003C68F9" w:rsidRPr="00333181">
        <w:rPr>
          <w:color w:val="auto"/>
        </w:rPr>
        <w:t xml:space="preserve"> </w:t>
      </w:r>
      <w:r w:rsidR="002E310D" w:rsidRPr="00333181">
        <w:rPr>
          <w:color w:val="auto"/>
        </w:rPr>
        <w:t>I</w:t>
      </w:r>
      <w:r w:rsidR="00780D74" w:rsidRPr="00333181">
        <w:rPr>
          <w:color w:val="auto"/>
        </w:rPr>
        <w:t>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vitro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tudie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32687" w:rsidRPr="00333181">
        <w:rPr>
          <w:color w:val="auto"/>
        </w:rPr>
        <w:t>human</w:t>
      </w:r>
      <w:r w:rsidR="00780D74" w:rsidRPr="00333181">
        <w:rPr>
          <w:color w:val="auto"/>
        </w:rPr>
        <w:t>s</w:t>
      </w:r>
      <w:r w:rsidR="00732687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ice</w:t>
      </w:r>
      <w:r w:rsidR="00732687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32687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E0E69" w:rsidRPr="00333181">
        <w:rPr>
          <w:color w:val="auto"/>
        </w:rPr>
        <w:t>pigs</w:t>
      </w:r>
      <w:r w:rsidR="00780D7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example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provid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evidenc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ubpopulation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A6527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respond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proofErr w:type="spellStart"/>
      <w:r w:rsidR="00732687" w:rsidRPr="00333181">
        <w:rPr>
          <w:color w:val="auto"/>
        </w:rPr>
        <w:t>chemoattractants</w:t>
      </w:r>
      <w:proofErr w:type="spellEnd"/>
      <w:r w:rsidR="0063193F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63193F" w:rsidRPr="00333181">
        <w:rPr>
          <w:color w:val="auto"/>
        </w:rPr>
        <w:t>fluid</w:t>
      </w:r>
      <w:r w:rsidR="003C68F9" w:rsidRPr="00333181">
        <w:rPr>
          <w:color w:val="auto"/>
        </w:rPr>
        <w:t xml:space="preserve"> </w:t>
      </w:r>
      <w:r w:rsidR="0063193F" w:rsidRPr="00333181">
        <w:rPr>
          <w:color w:val="auto"/>
        </w:rPr>
        <w:t>flow,</w:t>
      </w:r>
      <w:r w:rsidR="003C68F9" w:rsidRPr="00333181">
        <w:rPr>
          <w:color w:val="auto"/>
        </w:rPr>
        <w:t xml:space="preserve"> </w:t>
      </w:r>
      <w:r w:rsidR="0063193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ermal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gradients</w:t>
      </w:r>
      <w:r w:rsidR="0063193F" w:rsidRPr="00333181">
        <w:rPr>
          <w:color w:val="auto"/>
        </w:rPr>
        <w:fldChar w:fldCharType="begin">
          <w:fldData xml:space="preserve">PEVuZE5vdGU+PENpdGU+PEF1dGhvcj5Cb3J5c2hwb2xldHM8L0F1dGhvcj48WWVhcj4yMDE1PC9Z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Cb3J5c2hwb2xldHM8L0F1dGhvcj48WWVhcj4yMDE1PC9Z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63193F" w:rsidRPr="00333181">
        <w:rPr>
          <w:color w:val="auto"/>
        </w:rPr>
      </w:r>
      <w:r w:rsidR="0063193F" w:rsidRPr="00333181">
        <w:rPr>
          <w:color w:val="auto"/>
        </w:rPr>
        <w:fldChar w:fldCharType="separate"/>
      </w:r>
      <w:hyperlink w:anchor="_ENREF_1" w:tooltip="Boryshpolets, 2015 #6" w:history="1">
        <w:r w:rsidR="00AC6274" w:rsidRPr="00333181">
          <w:rPr>
            <w:noProof/>
            <w:color w:val="auto"/>
            <w:vertAlign w:val="superscript"/>
          </w:rPr>
          <w:t>1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5" w:tooltip="Hunter, 1986 #7" w:history="1">
        <w:r w:rsidR="00AC6274" w:rsidRPr="00333181">
          <w:rPr>
            <w:noProof/>
            <w:color w:val="auto"/>
            <w:vertAlign w:val="superscript"/>
          </w:rPr>
          <w:t>5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7" w:tooltip="Kantsler, 2014 #11" w:history="1">
        <w:r w:rsidR="00AC6274" w:rsidRPr="00333181">
          <w:rPr>
            <w:noProof/>
            <w:color w:val="auto"/>
            <w:vertAlign w:val="superscript"/>
          </w:rPr>
          <w:t>7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9" w:tooltip="Miki, 2013 #10" w:history="1">
        <w:r w:rsidR="00AC6274" w:rsidRPr="00333181">
          <w:rPr>
            <w:noProof/>
            <w:color w:val="auto"/>
            <w:vertAlign w:val="superscript"/>
          </w:rPr>
          <w:t>9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12" w:tooltip="Zhang, 2015 #9" w:history="1">
        <w:r w:rsidR="00AC6274" w:rsidRPr="00333181">
          <w:rPr>
            <w:noProof/>
            <w:color w:val="auto"/>
            <w:vertAlign w:val="superscript"/>
          </w:rPr>
          <w:t>12</w:t>
        </w:r>
      </w:hyperlink>
      <w:r w:rsidR="0063193F" w:rsidRPr="00333181">
        <w:rPr>
          <w:color w:val="auto"/>
        </w:rPr>
        <w:fldChar w:fldCharType="end"/>
      </w:r>
      <w:r w:rsidR="00083E3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ystems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</w:t>
      </w:r>
      <w:r w:rsidR="00FD5285" w:rsidRPr="00333181">
        <w:rPr>
          <w:color w:val="auto"/>
        </w:rPr>
        <w:t>he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inability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visualiz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rack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vivo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place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eriou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limitation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trategie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discover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6527" w:rsidRPr="00333181">
        <w:rPr>
          <w:color w:val="auto"/>
        </w:rPr>
        <w:t>key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echanisms</w:t>
      </w:r>
      <w:r w:rsidR="003C68F9" w:rsidRPr="00333181">
        <w:rPr>
          <w:color w:val="auto"/>
        </w:rPr>
        <w:t xml:space="preserve"> </w:t>
      </w:r>
      <w:r w:rsidR="0003285B" w:rsidRPr="00333181">
        <w:rPr>
          <w:color w:val="auto"/>
        </w:rPr>
        <w:t>regulating</w:t>
      </w:r>
      <w:r w:rsidR="003C68F9" w:rsidRPr="00333181">
        <w:rPr>
          <w:color w:val="auto"/>
        </w:rPr>
        <w:t xml:space="preserve"> </w:t>
      </w:r>
      <w:r w:rsidR="0003285B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03285B" w:rsidRPr="00333181">
        <w:rPr>
          <w:color w:val="auto"/>
        </w:rPr>
        <w:t>functions</w:t>
      </w:r>
      <w:r w:rsidR="008A0009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51B50FC0" w14:textId="504535D6" w:rsidR="00CB7489" w:rsidRPr="00333181" w:rsidRDefault="00CB7489" w:rsidP="00A90DD4">
      <w:pPr>
        <w:tabs>
          <w:tab w:val="left" w:pos="270"/>
        </w:tabs>
        <w:rPr>
          <w:color w:val="auto"/>
        </w:rPr>
      </w:pPr>
    </w:p>
    <w:p w14:paraId="5430F663" w14:textId="699281A1" w:rsidR="00625E5D" w:rsidRPr="00333181" w:rsidRDefault="00266A22" w:rsidP="00122DC9">
      <w:pPr>
        <w:tabs>
          <w:tab w:val="left" w:pos="270"/>
        </w:tabs>
        <w:rPr>
          <w:color w:val="auto"/>
        </w:rPr>
      </w:pP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vercome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limitations,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developed</w:t>
      </w:r>
      <w:r w:rsidR="003C68F9" w:rsidRPr="00333181">
        <w:rPr>
          <w:color w:val="auto"/>
        </w:rPr>
        <w:t xml:space="preserve"> </w:t>
      </w:r>
      <w:r w:rsidR="00122DC9" w:rsidRPr="00333181">
        <w:rPr>
          <w:color w:val="auto"/>
        </w:rPr>
        <w:t>method</w:t>
      </w:r>
      <w:r w:rsidR="008A0009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122DC9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122DC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nematode</w:t>
      </w:r>
      <w:r w:rsidR="003C68F9" w:rsidRPr="00333181">
        <w:rPr>
          <w:color w:val="auto"/>
        </w:rPr>
        <w:t xml:space="preserve"> </w:t>
      </w:r>
      <w:r w:rsidR="008A0009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122DC9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directly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visualiz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insemination,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easur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individual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parameters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in</w:t>
      </w:r>
      <w:r w:rsidR="003C68F9" w:rsidRPr="00333181">
        <w:rPr>
          <w:i/>
          <w:color w:val="auto"/>
        </w:rPr>
        <w:t xml:space="preserve"> </w:t>
      </w:r>
      <w:r w:rsidR="008A0009" w:rsidRPr="00333181">
        <w:rPr>
          <w:color w:val="auto"/>
        </w:rPr>
        <w:t>vivo,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easur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ability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population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arget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site</w:t>
      </w:r>
      <w:r w:rsidR="00E1136B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ethods,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gether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25E5D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625E5D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toolset,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facilitate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discovery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chemical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signaling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olecules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achinery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regulate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behaviors.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stance,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screen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conducted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dentify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gene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essential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efficient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</w:t>
      </w:r>
      <w:r w:rsidR="003C68F9" w:rsidRPr="00333181">
        <w:rPr>
          <w:i/>
          <w:color w:val="auto"/>
        </w:rPr>
        <w:t xml:space="preserve"> </w:t>
      </w:r>
      <w:r w:rsidR="00E67F6C" w:rsidRPr="00333181">
        <w:rPr>
          <w:color w:val="auto"/>
        </w:rPr>
        <w:t>vivo</w:t>
      </w:r>
      <w:hyperlink w:anchor="_ENREF_13" w:tooltip="Hoang, 2017 #23" w:history="1">
        <w:r w:rsidR="00AC6274" w:rsidRPr="00333181">
          <w:rPr>
            <w:color w:val="auto"/>
          </w:rPr>
          <w:fldChar w:fldCharType="begin">
            <w:fldData xml:space="preserve">PEVuZE5vdGU+PENpdGU+PEF1dGhvcj5Ib2FuZzwvQXV0aG9yPjxZZWFyPjIwMTc8L1llYXI+PFJl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Ib2FuZzwvQXV0aG9yPjxZZWFyPjIwMTc8L1llYXI+PFJl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3</w:t>
        </w:r>
        <w:r w:rsidR="00AC6274" w:rsidRPr="00333181">
          <w:rPr>
            <w:color w:val="auto"/>
          </w:rPr>
          <w:fldChar w:fldCharType="end"/>
        </w:r>
      </w:hyperlink>
      <w:r w:rsidR="00E67F6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olecule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jected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est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effect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activation,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velocity,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otility</w:t>
      </w:r>
      <w:hyperlink w:anchor="_ENREF_3" w:tooltip="Edmonds, 2010 #2" w:history="1">
        <w:r w:rsidR="00AC6274" w:rsidRPr="00333181">
          <w:rPr>
            <w:color w:val="auto"/>
          </w:rPr>
          <w:fldChar w:fldCharType="begin">
            <w:fldData xml:space="preserve">PEVuZE5vdGU+PENpdGU+PEF1dGhvcj5FZG1vbmRzPC9BdXRob3I+PFllYXI+MjAxMDwvWWVhcj48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FZG1vbmRzPC9BdXRob3I+PFllYXI+MjAxMDwvWWVhcj48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3</w:t>
        </w:r>
        <w:r w:rsidR="00AC6274" w:rsidRPr="00333181">
          <w:rPr>
            <w:color w:val="auto"/>
          </w:rPr>
          <w:fldChar w:fldCharType="end"/>
        </w:r>
      </w:hyperlink>
      <w:r w:rsidR="00E67F6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Additionally,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described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methods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monitor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rogue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ectopic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body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locations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evaluate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competition</w:t>
      </w:r>
      <w:r w:rsidR="00DE1F2A" w:rsidRPr="00333181">
        <w:rPr>
          <w:color w:val="auto"/>
        </w:rPr>
        <w:fldChar w:fldCharType="begin">
          <w:fldData xml:space="preserve">PEVuZE5vdGU+PENpdGU+PEF1dGhvcj5UaW5nPC9BdXRob3I+PFllYXI+MjAxODwvWWVhcj48UmVj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UaW5nPC9BdXRob3I+PFllYXI+MjAxODwvWWVhcj48UmVj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DE1F2A" w:rsidRPr="00333181">
        <w:rPr>
          <w:color w:val="auto"/>
        </w:rPr>
      </w:r>
      <w:r w:rsidR="00DE1F2A" w:rsidRPr="00333181">
        <w:rPr>
          <w:color w:val="auto"/>
        </w:rPr>
        <w:fldChar w:fldCharType="separate"/>
      </w:r>
      <w:hyperlink w:anchor="_ENREF_10" w:tooltip="Ting, 2018 #5" w:history="1">
        <w:r w:rsidR="00AC6274" w:rsidRPr="00333181">
          <w:rPr>
            <w:noProof/>
            <w:color w:val="auto"/>
            <w:vertAlign w:val="superscript"/>
          </w:rPr>
          <w:t>10</w:t>
        </w:r>
      </w:hyperlink>
      <w:r w:rsidR="00045448" w:rsidRPr="00333181">
        <w:rPr>
          <w:noProof/>
          <w:color w:val="auto"/>
          <w:vertAlign w:val="superscript"/>
        </w:rPr>
        <w:t>,</w:t>
      </w:r>
      <w:hyperlink w:anchor="_ENREF_14" w:tooltip="Hansen, 2015 #25" w:history="1">
        <w:r w:rsidR="00AC6274" w:rsidRPr="00333181">
          <w:rPr>
            <w:noProof/>
            <w:color w:val="auto"/>
            <w:vertAlign w:val="superscript"/>
          </w:rPr>
          <w:t>14</w:t>
        </w:r>
      </w:hyperlink>
      <w:r w:rsidR="00DE1F2A" w:rsidRPr="00333181">
        <w:rPr>
          <w:color w:val="auto"/>
        </w:rPr>
        <w:fldChar w:fldCharType="end"/>
      </w:r>
      <w:r w:rsidR="00F64585" w:rsidRPr="00333181">
        <w:rPr>
          <w:color w:val="auto"/>
        </w:rPr>
        <w:t>.</w:t>
      </w:r>
    </w:p>
    <w:p w14:paraId="5F858A50" w14:textId="1B30D904" w:rsidR="00625E5D" w:rsidRPr="00333181" w:rsidRDefault="00625E5D" w:rsidP="00122DC9">
      <w:pPr>
        <w:tabs>
          <w:tab w:val="left" w:pos="270"/>
        </w:tabs>
        <w:rPr>
          <w:color w:val="auto"/>
        </w:rPr>
      </w:pPr>
    </w:p>
    <w:p w14:paraId="04815B26" w14:textId="5897A8C1" w:rsidR="001263DF" w:rsidRPr="00333181" w:rsidRDefault="00260EFF" w:rsidP="00122DC9">
      <w:pPr>
        <w:tabs>
          <w:tab w:val="left" w:pos="270"/>
        </w:tabs>
        <w:rPr>
          <w:color w:val="auto"/>
        </w:rPr>
      </w:pPr>
      <w:r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xist</w:t>
      </w:r>
      <w:r w:rsidR="003C68F9" w:rsidRPr="00333181">
        <w:rPr>
          <w:color w:val="auto"/>
        </w:rPr>
        <w:t xml:space="preserve"> </w:t>
      </w:r>
      <w:r w:rsidR="00B34AB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B34AB0" w:rsidRPr="00333181">
        <w:rPr>
          <w:color w:val="auto"/>
        </w:rPr>
        <w:t>natu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B34AB0" w:rsidRPr="00333181">
        <w:rPr>
          <w:color w:val="auto"/>
        </w:rPr>
        <w:t>(see</w:t>
      </w:r>
      <w:r w:rsidR="003C68F9" w:rsidRPr="00333181">
        <w:rPr>
          <w:color w:val="auto"/>
        </w:rPr>
        <w:t xml:space="preserve"> </w:t>
      </w:r>
      <w:r w:rsidR="00B34AB0"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B34AB0" w:rsidRPr="00333181">
        <w:rPr>
          <w:b/>
          <w:color w:val="auto"/>
        </w:rPr>
        <w:t>1</w:t>
      </w:r>
      <w:r w:rsidR="00B34AB0" w:rsidRPr="00333181">
        <w:rPr>
          <w:color w:val="auto"/>
        </w:rPr>
        <w:t>)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U-shape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rm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mirror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other.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L4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larval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tage,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proximal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germ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cell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(</w:t>
      </w:r>
      <w:r w:rsidR="00713E14" w:rsidRPr="00333181">
        <w:rPr>
          <w:color w:val="auto"/>
        </w:rPr>
        <w:t>i.e.</w:t>
      </w:r>
      <w:r w:rsidR="0059543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cell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near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heca)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undergo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ogenesis.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primary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ocyt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enter</w:t>
      </w:r>
      <w:r w:rsidR="004B7AFB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meiosi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produce</w:t>
      </w:r>
      <w:r w:rsidR="00045620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four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haploi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ids</w:t>
      </w:r>
      <w:r w:rsidR="00840AB1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id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pushe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heca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along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first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mature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undergo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spermiogenesis</w:t>
      </w:r>
      <w:hyperlink w:anchor="_ENREF_15" w:tooltip="L'Hernault, 2006 #27" w:history="1">
        <w:r w:rsidR="00AC6274" w:rsidRPr="00333181">
          <w:rPr>
            <w:color w:val="auto"/>
          </w:rPr>
          <w:fldChar w:fldCharType="begin"/>
        </w:r>
        <w:r w:rsidR="00AC6274" w:rsidRPr="00333181">
          <w:rPr>
            <w:color w:val="auto"/>
          </w:rPr>
          <w:instrText xml:space="preserve"> ADDIN EN.CITE &lt;EndNote&gt;&lt;Cite&gt;&lt;Author&gt;L&amp;apos;Hernault&lt;/Author&gt;&lt;Year&gt;2006&lt;/Year&gt;&lt;RecNum&gt;27&lt;/RecNum&gt;&lt;DisplayText&gt;&lt;style face="superscript"&gt;15&lt;/style&gt;&lt;/DisplayText&gt;&lt;record&gt;&lt;rec-number&gt;27&lt;/rec-number&gt;&lt;foreign-keys&gt;&lt;key app="EN" db-id="arzed9xz2w5fv9ezzfjvpwaexx2z5s05pzvr" timestamp="1553002610"&gt;27&lt;/key&gt;&lt;/foreign-keys&gt;&lt;ref-type name="Journal Article"&gt;17&lt;/ref-type&gt;&lt;contributors&gt;&lt;authors&gt;&lt;author&gt;L&amp;apos;Hernault, S. W.&lt;/author&gt;&lt;/authors&gt;&lt;/contributors&gt;&lt;auth-address&gt;Department of Biology, Emory University, Atlanta, GA 30322, USA. bioslh@biology.emory.edu&lt;/auth-address&gt;&lt;titles&gt;&lt;title&gt;Spermatogenesis&lt;/title&gt;&lt;secondary-title&gt;WormBook&lt;/secondary-title&gt;&lt;/titles&gt;&lt;periodical&gt;&lt;full-title&gt;WormBook: The Online Review of C. Elegans Biology&lt;/full-title&gt;&lt;abbr-1&gt;WormBook&lt;/abbr-1&gt;&lt;abbr-2&gt;WormBook&lt;/abbr-2&gt;&lt;/periodical&gt;&lt;pages&gt;1-14&lt;/pages&gt;&lt;edition&gt;2007/12/01&lt;/edition&gt;&lt;keywords&gt;&lt;keyword&gt;Animals&lt;/keyword&gt;&lt;keyword&gt;Caenorhabditis elegans/genetics/*physiology&lt;/keyword&gt;&lt;keyword&gt;Cytoskeleton/genetics&lt;/keyword&gt;&lt;keyword&gt;Fertilization/genetics&lt;/keyword&gt;&lt;keyword&gt;Humans&lt;/keyword&gt;&lt;keyword&gt;Male&lt;/keyword&gt;&lt;keyword&gt;Mutation&lt;/keyword&gt;&lt;keyword&gt;Organelles&lt;/keyword&gt;&lt;keyword&gt;Sex Characteristics&lt;/keyword&gt;&lt;keyword&gt;Spermatogenesis/*genetics&lt;/keyword&gt;&lt;/keywords&gt;&lt;dates&gt;&lt;year&gt;2006&lt;/year&gt;&lt;pub-dates&gt;&lt;date&gt;Feb 20&lt;/date&gt;&lt;/pub-dates&gt;&lt;/dates&gt;&lt;isbn&gt;1551-8507 (Electronic)&amp;#xD;1551-8507 (Linking)&lt;/isbn&gt;&lt;accession-num&gt;18050478&lt;/accession-num&gt;&lt;urls&gt;&lt;related-urls&gt;&lt;url&gt;https://www.ncbi.nlm.nih.gov/pubmed/18050478&lt;/url&gt;&lt;/related-urls&gt;&lt;/urls&gt;&lt;custom2&gt;PMC4781361&lt;/custom2&gt;&lt;electronic-resource-num&gt;10.1895/wormbook.1.85.1&lt;/electronic-resource-num&gt;&lt;/record&gt;&lt;/Cite&gt;&lt;/EndNote&gt;</w:instrText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5</w:t>
        </w:r>
        <w:r w:rsidR="00AC6274" w:rsidRPr="00333181">
          <w:rPr>
            <w:color w:val="auto"/>
          </w:rPr>
          <w:fldChar w:fldCharType="end"/>
        </w:r>
      </w:hyperlink>
      <w:r w:rsidR="00840AB1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switch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spermatogenesis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oogenesis.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ocyte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tur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ssembly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lin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fashio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long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gonad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tur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proximal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en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gonad</w:t>
      </w:r>
      <w:r w:rsidR="001729E3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next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SP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ignal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neede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rigger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eiotic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turatio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vulation</w:t>
      </w:r>
      <w:r w:rsidR="00871760" w:rsidRPr="00333181">
        <w:rPr>
          <w:color w:val="auto"/>
        </w:rPr>
        <w:fldChar w:fldCharType="begin">
          <w:fldData xml:space="preserve">PEVuZE5vdGU+PENpdGU+PEF1dGhvcj5NaWxsZXI8L0F1dGhvcj48WWVhcj4yMDAxPC9ZZWFyPjxS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NaWxsZXI8L0F1dGhvcj48WWVhcj4yMDAxPC9ZZWFyPjxS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871760" w:rsidRPr="00333181">
        <w:rPr>
          <w:color w:val="auto"/>
        </w:rPr>
      </w:r>
      <w:r w:rsidR="00871760" w:rsidRPr="00333181">
        <w:rPr>
          <w:color w:val="auto"/>
        </w:rPr>
        <w:fldChar w:fldCharType="separate"/>
      </w:r>
      <w:hyperlink w:anchor="_ENREF_16" w:tooltip="Miller, 2001 #26" w:history="1">
        <w:r w:rsidR="00AC6274" w:rsidRPr="00333181">
          <w:rPr>
            <w:noProof/>
            <w:color w:val="auto"/>
            <w:vertAlign w:val="superscript"/>
          </w:rPr>
          <w:t>16</w:t>
        </w:r>
      </w:hyperlink>
      <w:r w:rsidR="00E801C9" w:rsidRPr="00333181">
        <w:rPr>
          <w:noProof/>
          <w:color w:val="auto"/>
          <w:vertAlign w:val="superscript"/>
        </w:rPr>
        <w:t>,</w:t>
      </w:r>
      <w:hyperlink w:anchor="_ENREF_17" w:tooltip="Greenstein, 2005 #28" w:history="1">
        <w:r w:rsidR="00AC6274" w:rsidRPr="00333181">
          <w:rPr>
            <w:noProof/>
            <w:color w:val="auto"/>
            <w:vertAlign w:val="superscript"/>
          </w:rPr>
          <w:t>17</w:t>
        </w:r>
      </w:hyperlink>
      <w:r w:rsidR="00871760" w:rsidRPr="00333181">
        <w:rPr>
          <w:color w:val="auto"/>
        </w:rPr>
        <w:fldChar w:fldCharType="end"/>
      </w:r>
      <w:r w:rsidR="0033775D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33775D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33775D" w:rsidRPr="00333181">
        <w:rPr>
          <w:i/>
          <w:color w:val="auto"/>
        </w:rPr>
        <w:t>elegans</w:t>
      </w:r>
      <w:r w:rsidR="0033775D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hand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J-shape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produc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erm.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ermatid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tore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eminal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vesicle.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Upo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2840B2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2840B2" w:rsidRPr="00333181">
        <w:rPr>
          <w:color w:val="auto"/>
        </w:rPr>
        <w:t>female</w:t>
      </w:r>
      <w:r w:rsidR="0033775D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insert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icule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near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ail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vulva.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Spermatids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activated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ejaculation,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com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contact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seminal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fluid</w:t>
      </w:r>
      <w:hyperlink w:anchor="_ENREF_18" w:tooltip="O'Hagan, 2014 #29" w:history="1">
        <w:r w:rsidR="00AC6274" w:rsidRPr="00333181">
          <w:rPr>
            <w:color w:val="auto"/>
          </w:rPr>
          <w:fldChar w:fldCharType="begin">
            <w:fldData xml:space="preserve">PEVuZE5vdGU+PENpdGU+PEF1dGhvcj5PJmFwb3M7SGFnYW48L0F1dGhvcj48WWVhcj4yMDE0PC9Z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PJmFwb3M7SGFnYW48L0F1dGhvcj48WWVhcj4yMDE0PC9Z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8</w:t>
        </w:r>
        <w:r w:rsidR="00AC6274" w:rsidRPr="00333181">
          <w:rPr>
            <w:color w:val="auto"/>
          </w:rPr>
          <w:fldChar w:fldCharType="end"/>
        </w:r>
      </w:hyperlink>
      <w:r w:rsidR="00746C04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263DF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1263DF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1263DF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swim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flagellated</w:t>
      </w:r>
      <w:r w:rsidR="001263D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I</w:t>
      </w:r>
      <w:r w:rsidR="001263DF" w:rsidRPr="00333181">
        <w:rPr>
          <w:color w:val="auto"/>
        </w:rPr>
        <w:t>nstead</w:t>
      </w:r>
      <w:r w:rsidR="00746C0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crawl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ract,</w:t>
      </w:r>
      <w:r w:rsidR="003C68F9" w:rsidRPr="00333181">
        <w:rPr>
          <w:color w:val="auto"/>
        </w:rPr>
        <w:t xml:space="preserve"> </w:t>
      </w:r>
      <w:r w:rsidR="001263DF" w:rsidRPr="00333181">
        <w:rPr>
          <w:color w:val="auto"/>
        </w:rPr>
        <w:t>us</w:t>
      </w:r>
      <w:r w:rsidR="00746C04" w:rsidRPr="00333181">
        <w:rPr>
          <w:color w:val="auto"/>
        </w:rPr>
        <w:t>ing</w:t>
      </w:r>
      <w:r w:rsidR="003C68F9" w:rsidRPr="00333181">
        <w:rPr>
          <w:color w:val="auto"/>
        </w:rPr>
        <w:t xml:space="preserve"> </w:t>
      </w:r>
      <w:r w:rsidR="001263D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263DF" w:rsidRPr="00333181">
        <w:rPr>
          <w:color w:val="auto"/>
        </w:rPr>
        <w:t>pseudopod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locomotion</w:t>
      </w:r>
      <w:r w:rsidR="005A4767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established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larger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size,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competitiv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advan</w:t>
      </w:r>
      <w:r w:rsidR="00463CDC" w:rsidRPr="00333181">
        <w:rPr>
          <w:color w:val="auto"/>
        </w:rPr>
        <w:t>ta</w:t>
      </w:r>
      <w:r w:rsidR="00305BC8" w:rsidRPr="00333181">
        <w:rPr>
          <w:color w:val="auto"/>
        </w:rPr>
        <w:t>g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sperm</w:t>
      </w:r>
      <w:hyperlink w:anchor="_ENREF_14" w:tooltip="Hansen, 2015 #25" w:history="1">
        <w:r w:rsidR="00AC6274" w:rsidRPr="00333181">
          <w:rPr>
            <w:color w:val="auto"/>
          </w:rPr>
          <w:fldChar w:fldCharType="begin">
            <w:fldData xml:space="preserve">PEVuZE5vdGU+PENpdGU+PEF1dGhvcj5IYW5zZW48L0F1dGhvcj48WWVhcj4yMDE1PC9ZZWFyPjxS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IYW5zZW48L0F1dGhvcj48WWVhcj4yMDE1PC9ZZWFyPjxS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4</w:t>
        </w:r>
        <w:r w:rsidR="00AC6274" w:rsidRPr="00333181">
          <w:rPr>
            <w:color w:val="auto"/>
          </w:rPr>
          <w:fldChar w:fldCharType="end"/>
        </w:r>
      </w:hyperlink>
      <w:r w:rsidR="00305BC8" w:rsidRPr="00333181">
        <w:rPr>
          <w:color w:val="auto"/>
        </w:rPr>
        <w:t>.</w:t>
      </w:r>
    </w:p>
    <w:p w14:paraId="0AF0080B" w14:textId="77777777" w:rsidR="005E2D62" w:rsidRPr="00333181" w:rsidRDefault="005E2D62" w:rsidP="00122DC9">
      <w:pPr>
        <w:tabs>
          <w:tab w:val="left" w:pos="270"/>
        </w:tabs>
        <w:rPr>
          <w:color w:val="auto"/>
        </w:rPr>
      </w:pPr>
    </w:p>
    <w:p w14:paraId="69A418C1" w14:textId="0BCEBF9B" w:rsidR="00295BCC" w:rsidRPr="00333181" w:rsidRDefault="00D26918" w:rsidP="00122DC9">
      <w:pPr>
        <w:tabs>
          <w:tab w:val="left" w:pos="270"/>
        </w:tabs>
        <w:rPr>
          <w:color w:val="auto"/>
        </w:rPr>
      </w:pP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tho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295BCC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295BCC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a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onor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A41CF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proofErr w:type="spellStart"/>
      <w:r w:rsidR="00241A06" w:rsidRPr="00333181">
        <w:rPr>
          <w:color w:val="auto"/>
        </w:rPr>
        <w:t>hermaprhodites</w:t>
      </w:r>
      <w:proofErr w:type="spellEnd"/>
      <w:r w:rsidR="00241A06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34760F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4760F" w:rsidRPr="00333181">
        <w:rPr>
          <w:color w:val="auto"/>
        </w:rPr>
        <w:t>fluorescent</w:t>
      </w:r>
      <w:r w:rsidR="003C68F9" w:rsidRPr="00333181">
        <w:rPr>
          <w:color w:val="auto"/>
        </w:rPr>
        <w:t xml:space="preserve"> </w:t>
      </w:r>
      <w:r w:rsidR="0034760F" w:rsidRPr="00333181">
        <w:rPr>
          <w:color w:val="auto"/>
        </w:rPr>
        <w:t>mitochondrial</w:t>
      </w:r>
      <w:r w:rsidR="003C68F9" w:rsidRPr="00333181">
        <w:rPr>
          <w:color w:val="auto"/>
        </w:rPr>
        <w:t xml:space="preserve"> </w:t>
      </w:r>
      <w:r w:rsidR="0034760F" w:rsidRPr="00333181">
        <w:rPr>
          <w:color w:val="auto"/>
        </w:rPr>
        <w:t>dye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produc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sperm</w:t>
      </w:r>
      <w:r w:rsidR="00F7171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Onc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deposited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vulva,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must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crawl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around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embryos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owards</w:t>
      </w:r>
      <w:r w:rsidR="003C68F9" w:rsidRPr="00333181">
        <w:rPr>
          <w:color w:val="auto"/>
        </w:rPr>
        <w:t xml:space="preserve"> </w:t>
      </w:r>
      <w:r w:rsidR="0098134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site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7A75" w:rsidRPr="00333181">
        <w:rPr>
          <w:color w:val="auto"/>
        </w:rPr>
        <w:t>transparent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epidermi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EA4B08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odel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llow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direct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visualization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individual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navigates</w:t>
      </w:r>
      <w:r w:rsidR="003C68F9" w:rsidRPr="00333181">
        <w:rPr>
          <w:color w:val="auto"/>
        </w:rPr>
        <w:t xml:space="preserve"> </w:t>
      </w:r>
      <w:r w:rsidR="003F7ABA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ract.</w:t>
      </w:r>
      <w:r w:rsidR="003C68F9" w:rsidRPr="00333181">
        <w:rPr>
          <w:color w:val="auto"/>
        </w:rPr>
        <w:t xml:space="preserve">  </w:t>
      </w:r>
      <w:r w:rsidR="00241A0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recent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years,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our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lab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successfully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demonstrat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importanc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class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F-series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prostaglandins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guiding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vulva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spermatheca</w:t>
      </w:r>
      <w:r w:rsidR="00900E9C" w:rsidRPr="00333181">
        <w:rPr>
          <w:color w:val="auto"/>
        </w:rPr>
        <w:fldChar w:fldCharType="begin">
          <w:fldData xml:space="preserve">PEVuZE5vdGU+PENpdGU+PEF1dGhvcj5Ib2FuZzwvQXV0aG9yPjxZZWFyPjIwMTM8L1llYXI+PFJl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Ib2FuZzwvQXV0aG9yPjxZZWFyPjIwMTM8L1llYXI+PFJl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900E9C" w:rsidRPr="00333181">
        <w:rPr>
          <w:color w:val="auto"/>
        </w:rPr>
      </w:r>
      <w:r w:rsidR="00900E9C" w:rsidRPr="00333181">
        <w:rPr>
          <w:color w:val="auto"/>
        </w:rPr>
        <w:fldChar w:fldCharType="separate"/>
      </w:r>
      <w:hyperlink w:anchor="_ENREF_19" w:tooltip="Hoang, 2013 #19" w:history="1">
        <w:r w:rsidR="00AC6274" w:rsidRPr="00333181">
          <w:rPr>
            <w:noProof/>
            <w:color w:val="auto"/>
            <w:vertAlign w:val="superscript"/>
          </w:rPr>
          <w:t>19</w:t>
        </w:r>
      </w:hyperlink>
      <w:r w:rsidR="005A4767" w:rsidRPr="00333181">
        <w:rPr>
          <w:noProof/>
          <w:color w:val="auto"/>
          <w:vertAlign w:val="superscript"/>
        </w:rPr>
        <w:t>,</w:t>
      </w:r>
      <w:hyperlink w:anchor="_ENREF_20" w:tooltip="McKnight, 2014 #20" w:history="1">
        <w:r w:rsidR="00AC6274" w:rsidRPr="00333181">
          <w:rPr>
            <w:noProof/>
            <w:color w:val="auto"/>
            <w:vertAlign w:val="superscript"/>
          </w:rPr>
          <w:t>20</w:t>
        </w:r>
      </w:hyperlink>
      <w:r w:rsidR="00900E9C" w:rsidRPr="00333181">
        <w:rPr>
          <w:color w:val="auto"/>
        </w:rPr>
        <w:fldChar w:fldCharType="end"/>
      </w:r>
      <w:r w:rsidR="00DC492E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</w:t>
      </w:r>
      <w:r w:rsidR="00DC492E" w:rsidRPr="00333181">
        <w:rPr>
          <w:color w:val="auto"/>
        </w:rPr>
        <w:t>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proofErr w:type="spellStart"/>
      <w:r w:rsidR="00DC492E" w:rsidRPr="00333181">
        <w:rPr>
          <w:color w:val="auto"/>
        </w:rPr>
        <w:t>mechansims</w:t>
      </w:r>
      <w:proofErr w:type="spellEnd"/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governing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its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synthesis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response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still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under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investigation</w:t>
      </w:r>
      <w:r w:rsidR="00EA4B0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ssessing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greatly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facilitate</w:t>
      </w:r>
      <w:r w:rsidR="000944A5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identification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key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player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control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communication</w:t>
      </w:r>
      <w:r w:rsidR="003C68F9" w:rsidRPr="00333181">
        <w:rPr>
          <w:color w:val="auto"/>
        </w:rPr>
        <w:t xml:space="preserve"> </w:t>
      </w:r>
      <w:r w:rsidR="000944A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944A5" w:rsidRPr="00333181">
        <w:rPr>
          <w:color w:val="auto"/>
        </w:rPr>
        <w:t>internally</w:t>
      </w:r>
      <w:r w:rsidR="003C68F9" w:rsidRPr="00333181">
        <w:rPr>
          <w:color w:val="auto"/>
        </w:rPr>
        <w:t xml:space="preserve"> </w:t>
      </w:r>
      <w:r w:rsidR="000944A5" w:rsidRPr="00333181">
        <w:rPr>
          <w:color w:val="auto"/>
        </w:rPr>
        <w:t>fertilizing</w:t>
      </w:r>
      <w:r w:rsidR="003C68F9" w:rsidRPr="00333181">
        <w:rPr>
          <w:color w:val="auto"/>
        </w:rPr>
        <w:t xml:space="preserve"> </w:t>
      </w:r>
      <w:r w:rsidR="000944A5" w:rsidRPr="00333181">
        <w:rPr>
          <w:color w:val="auto"/>
        </w:rPr>
        <w:t>animals</w:t>
      </w:r>
      <w:r w:rsidR="00EA4B0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following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protocol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describes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step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step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how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perform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th</w:t>
      </w:r>
      <w:r w:rsidR="00EA4B08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ssay.</w:t>
      </w:r>
      <w:r w:rsidR="003C68F9" w:rsidRPr="00333181">
        <w:rPr>
          <w:color w:val="auto"/>
        </w:rPr>
        <w:t xml:space="preserve"> </w:t>
      </w:r>
    </w:p>
    <w:p w14:paraId="3D221D5C" w14:textId="77777777" w:rsidR="00641FB0" w:rsidRPr="00333181" w:rsidRDefault="00641FB0" w:rsidP="001B1519">
      <w:pPr>
        <w:rPr>
          <w:b/>
          <w:color w:val="auto"/>
        </w:rPr>
      </w:pPr>
    </w:p>
    <w:p w14:paraId="3D4CD2F3" w14:textId="009BB23B" w:rsidR="006305D7" w:rsidRPr="00333181" w:rsidRDefault="006305D7" w:rsidP="001B1519">
      <w:pPr>
        <w:rPr>
          <w:b/>
          <w:color w:val="auto"/>
        </w:rPr>
      </w:pPr>
      <w:r w:rsidRPr="00333181">
        <w:rPr>
          <w:b/>
          <w:color w:val="auto"/>
        </w:rPr>
        <w:t>PROTOCOL:</w:t>
      </w:r>
    </w:p>
    <w:p w14:paraId="7011373B" w14:textId="77777777" w:rsidR="006A5980" w:rsidRPr="00333181" w:rsidRDefault="006A5980" w:rsidP="001B1519">
      <w:pPr>
        <w:rPr>
          <w:color w:val="auto"/>
        </w:rPr>
      </w:pPr>
    </w:p>
    <w:p w14:paraId="510C79E7" w14:textId="06BF641E" w:rsidR="00EE5FD0" w:rsidRPr="00333181" w:rsidRDefault="00595436" w:rsidP="00EE5FD0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tep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protocol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performe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room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emperatu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(~20-22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sym w:font="Symbol" w:char="F0B0"/>
      </w:r>
      <w:r w:rsidR="00EE5FD0" w:rsidRPr="00333181">
        <w:rPr>
          <w:color w:val="auto"/>
        </w:rPr>
        <w:t>C)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constant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emperatu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incubator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et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16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sym w:font="Symbol" w:char="F0B0"/>
      </w:r>
      <w:r w:rsidR="00EE5FD0" w:rsidRPr="00333181">
        <w:rPr>
          <w:color w:val="auto"/>
        </w:rPr>
        <w:t>C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20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sym w:font="Symbol" w:char="F0B0"/>
      </w:r>
      <w:r w:rsidR="00EE5FD0" w:rsidRPr="00333181">
        <w:rPr>
          <w:color w:val="auto"/>
        </w:rPr>
        <w:t>C.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EE5FD0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EE5FD0" w:rsidRPr="00333181">
        <w:rPr>
          <w:i/>
          <w:color w:val="auto"/>
        </w:rPr>
        <w:t>elegans</w:t>
      </w:r>
      <w:r w:rsidR="003C68F9" w:rsidRPr="00333181">
        <w:rPr>
          <w:i/>
          <w:color w:val="auto"/>
        </w:rPr>
        <w:t xml:space="preserve"> </w:t>
      </w:r>
      <w:r w:rsidR="00EE5FD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grown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tandar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cultu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condition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NA22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P50</w:t>
      </w:r>
      <w:r w:rsidR="003C68F9" w:rsidRPr="00333181">
        <w:rPr>
          <w:color w:val="auto"/>
        </w:rPr>
        <w:t xml:space="preserve"> </w:t>
      </w:r>
      <w:r w:rsidR="00EE5FD0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EE5FD0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foo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ource</w:t>
      </w:r>
      <w:r w:rsidR="00913911" w:rsidRPr="00333181">
        <w:rPr>
          <w:color w:val="auto"/>
        </w:rPr>
        <w:fldChar w:fldCharType="begin">
          <w:fldData xml:space="preserve">PEVuZE5vdGU+PENpdGU+PEF1dGhvcj5DaGF1ZGh1cmk8L0F1dGhvcj48WWVhcj4yMDExPC9ZZWFy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DaGF1ZGh1cmk8L0F1dGhvcj48WWVhcj4yMDExPC9ZZWFy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913911" w:rsidRPr="00333181">
        <w:rPr>
          <w:color w:val="auto"/>
        </w:rPr>
      </w:r>
      <w:r w:rsidR="00913911" w:rsidRPr="00333181">
        <w:rPr>
          <w:color w:val="auto"/>
        </w:rPr>
        <w:fldChar w:fldCharType="separate"/>
      </w:r>
      <w:hyperlink w:anchor="_ENREF_21" w:tooltip="Chaudhuri, 2011 #22" w:history="1">
        <w:r w:rsidR="00AC6274" w:rsidRPr="00333181">
          <w:rPr>
            <w:noProof/>
            <w:color w:val="auto"/>
            <w:vertAlign w:val="superscript"/>
          </w:rPr>
          <w:t>21</w:t>
        </w:r>
      </w:hyperlink>
      <w:r w:rsidR="005A4767" w:rsidRPr="00333181">
        <w:rPr>
          <w:noProof/>
          <w:color w:val="auto"/>
          <w:vertAlign w:val="superscript"/>
        </w:rPr>
        <w:t>,</w:t>
      </w:r>
      <w:hyperlink w:anchor="_ENREF_22" w:tooltip="Stiernagle, 2006 #21" w:history="1">
        <w:r w:rsidR="00AC6274" w:rsidRPr="00333181">
          <w:rPr>
            <w:noProof/>
            <w:color w:val="auto"/>
            <w:vertAlign w:val="superscript"/>
          </w:rPr>
          <w:t>22</w:t>
        </w:r>
      </w:hyperlink>
      <w:r w:rsidR="00913911" w:rsidRPr="00333181">
        <w:rPr>
          <w:color w:val="auto"/>
        </w:rPr>
        <w:fldChar w:fldCharType="end"/>
      </w:r>
      <w:r w:rsidR="006603B9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Wild-typ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73DF3"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="00A73DF3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procedure</w:t>
      </w:r>
      <w:r w:rsidR="003C68F9" w:rsidRPr="00333181">
        <w:rPr>
          <w:color w:val="auto"/>
        </w:rPr>
        <w:t xml:space="preserve"> </w:t>
      </w:r>
      <w:r w:rsidR="0016561E" w:rsidRPr="00333181">
        <w:rPr>
          <w:color w:val="auto"/>
        </w:rPr>
        <w:t>below.</w:t>
      </w:r>
      <w:r w:rsidR="003C68F9" w:rsidRPr="00333181">
        <w:rPr>
          <w:color w:val="auto"/>
        </w:rPr>
        <w:t xml:space="preserve">   </w:t>
      </w:r>
    </w:p>
    <w:p w14:paraId="66AD6DA7" w14:textId="77777777" w:rsidR="00EE5FD0" w:rsidRPr="00333181" w:rsidRDefault="00EE5FD0" w:rsidP="00EE5FD0">
      <w:pPr>
        <w:rPr>
          <w:color w:val="auto"/>
        </w:rPr>
      </w:pPr>
    </w:p>
    <w:p w14:paraId="26549E99" w14:textId="03C065C1" w:rsidR="00EE5FD0" w:rsidRPr="00333181" w:rsidRDefault="00EE5FD0" w:rsidP="00EE5FD0">
      <w:pPr>
        <w:rPr>
          <w:b/>
          <w:color w:val="auto"/>
          <w:highlight w:val="yellow"/>
        </w:rPr>
      </w:pPr>
      <w:bookmarkStart w:id="1" w:name="_Hlk3938537"/>
      <w:r w:rsidRPr="00333181">
        <w:rPr>
          <w:b/>
          <w:color w:val="auto"/>
          <w:highlight w:val="yellow"/>
        </w:rPr>
        <w:t>1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1: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Pick</w:t>
      </w:r>
      <w:r w:rsidR="00BC6CED" w:rsidRPr="00333181">
        <w:rPr>
          <w:b/>
          <w:color w:val="auto"/>
          <w:highlight w:val="yellow"/>
        </w:rPr>
        <w:t>ing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L4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stage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hermaphrodites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for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mating</w:t>
      </w:r>
    </w:p>
    <w:p w14:paraId="175521E3" w14:textId="77777777" w:rsidR="00EE5FD0" w:rsidRPr="00333181" w:rsidRDefault="00EE5FD0" w:rsidP="00EE5FD0">
      <w:pPr>
        <w:rPr>
          <w:color w:val="auto"/>
          <w:highlight w:val="yellow"/>
        </w:rPr>
      </w:pPr>
    </w:p>
    <w:p w14:paraId="3801ADD3" w14:textId="4FB64165" w:rsidR="00EE5FD0" w:rsidRPr="00333181" w:rsidRDefault="00EE5FD0" w:rsidP="00EE5FD0">
      <w:pPr>
        <w:rPr>
          <w:color w:val="auto"/>
        </w:rPr>
      </w:pPr>
      <w:r w:rsidRPr="00333181">
        <w:rPr>
          <w:color w:val="auto"/>
          <w:highlight w:val="yellow"/>
        </w:rPr>
        <w:t>1.1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bta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siste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sult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ynchroniz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ctive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ult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  <w:highlight w:val="yellow"/>
        </w:rPr>
        <w:t>P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20-30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4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ag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6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ed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matod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row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ediu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(NGM)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cub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20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sym w:font="Symbol" w:char="F0B0"/>
      </w:r>
      <w:r w:rsidRPr="00333181">
        <w:rPr>
          <w:color w:val="auto"/>
          <w:highlight w:val="yellow"/>
        </w:rPr>
        <w:t>C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28-30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.</w:t>
      </w:r>
    </w:p>
    <w:p w14:paraId="33763F82" w14:textId="77777777" w:rsidR="00EE5FD0" w:rsidRPr="00333181" w:rsidRDefault="00EE5FD0" w:rsidP="00EE5FD0">
      <w:pPr>
        <w:rPr>
          <w:color w:val="auto"/>
        </w:rPr>
      </w:pPr>
    </w:p>
    <w:p w14:paraId="5A6F3F7B" w14:textId="39850D38" w:rsidR="00EE5FD0" w:rsidRPr="00333181" w:rsidRDefault="00595436" w:rsidP="00EE5FD0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12-15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mating.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remaining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urplus.</w:t>
      </w:r>
      <w:r w:rsidR="003C68F9" w:rsidRPr="00333181">
        <w:rPr>
          <w:color w:val="auto"/>
        </w:rPr>
        <w:t xml:space="preserve"> </w:t>
      </w:r>
    </w:p>
    <w:p w14:paraId="78E3490B" w14:textId="77777777" w:rsidR="00EE5FD0" w:rsidRPr="00333181" w:rsidRDefault="00EE5FD0" w:rsidP="00EE5FD0">
      <w:pPr>
        <w:rPr>
          <w:color w:val="auto"/>
        </w:rPr>
      </w:pPr>
    </w:p>
    <w:p w14:paraId="12539E00" w14:textId="650FD64D" w:rsidR="00EE5FD0" w:rsidRPr="00333181" w:rsidRDefault="00EE5FD0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2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1: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Stain</w:t>
      </w:r>
      <w:r w:rsidR="003C5755" w:rsidRPr="00333181">
        <w:rPr>
          <w:b/>
          <w:color w:val="auto"/>
          <w:highlight w:val="yellow"/>
        </w:rPr>
        <w:t>ing</w:t>
      </w:r>
      <w:r w:rsidR="003C68F9" w:rsidRPr="00333181">
        <w:rPr>
          <w:b/>
          <w:color w:val="auto"/>
          <w:highlight w:val="yellow"/>
        </w:rPr>
        <w:t xml:space="preserve"> </w:t>
      </w:r>
      <w:r w:rsidR="00BD4357" w:rsidRPr="00333181">
        <w:rPr>
          <w:b/>
          <w:color w:val="auto"/>
          <w:highlight w:val="yellow"/>
        </w:rPr>
        <w:t>of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males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with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fluorescent</w:t>
      </w:r>
      <w:r w:rsidR="003C68F9" w:rsidRPr="00333181">
        <w:rPr>
          <w:b/>
          <w:color w:val="auto"/>
          <w:highlight w:val="yellow"/>
        </w:rPr>
        <w:t xml:space="preserve"> </w:t>
      </w:r>
      <w:r w:rsidR="00D9576F" w:rsidRPr="00333181">
        <w:rPr>
          <w:b/>
          <w:color w:val="auto"/>
          <w:highlight w:val="yellow"/>
        </w:rPr>
        <w:t>mitochondrial</w:t>
      </w:r>
      <w:r w:rsidR="003C68F9" w:rsidRPr="00333181">
        <w:rPr>
          <w:b/>
          <w:color w:val="auto"/>
          <w:highlight w:val="yellow"/>
        </w:rPr>
        <w:t xml:space="preserve"> </w:t>
      </w:r>
      <w:r w:rsidR="00D9576F" w:rsidRPr="00333181">
        <w:rPr>
          <w:b/>
          <w:color w:val="auto"/>
          <w:highlight w:val="yellow"/>
        </w:rPr>
        <w:t>dye</w:t>
      </w:r>
      <w:r w:rsidR="003C68F9" w:rsidRPr="00333181">
        <w:rPr>
          <w:b/>
          <w:color w:val="auto"/>
          <w:highlight w:val="yellow"/>
        </w:rPr>
        <w:t xml:space="preserve"> </w:t>
      </w:r>
      <w:r w:rsidR="00D9576F" w:rsidRPr="00333181">
        <w:rPr>
          <w:b/>
          <w:color w:val="auto"/>
          <w:highlight w:val="yellow"/>
        </w:rPr>
        <w:t>(</w:t>
      </w:r>
      <w:proofErr w:type="spellStart"/>
      <w:r w:rsidR="00D9576F" w:rsidRPr="00333181">
        <w:rPr>
          <w:b/>
          <w:color w:val="auto"/>
          <w:highlight w:val="yellow"/>
        </w:rPr>
        <w:t>mito</w:t>
      </w:r>
      <w:proofErr w:type="spellEnd"/>
      <w:r w:rsidR="00D9576F" w:rsidRPr="00333181">
        <w:rPr>
          <w:b/>
          <w:color w:val="auto"/>
          <w:highlight w:val="yellow"/>
        </w:rPr>
        <w:t>-dye)</w:t>
      </w:r>
    </w:p>
    <w:p w14:paraId="501E90E7" w14:textId="66A426C6" w:rsidR="008C2559" w:rsidRPr="00333181" w:rsidRDefault="008C2559" w:rsidP="00A33297">
      <w:pPr>
        <w:rPr>
          <w:color w:val="auto"/>
          <w:highlight w:val="yellow"/>
        </w:rPr>
      </w:pPr>
    </w:p>
    <w:p w14:paraId="7C50F66B" w14:textId="489DBAD6" w:rsidR="0050174C" w:rsidRPr="00333181" w:rsidRDefault="006A6D19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2.1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Make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male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staining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placing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i/>
          <w:color w:val="auto"/>
          <w:highlight w:val="yellow"/>
        </w:rPr>
        <w:t>E.</w:t>
      </w:r>
      <w:r w:rsidR="003C68F9" w:rsidRPr="00333181">
        <w:rPr>
          <w:i/>
          <w:color w:val="auto"/>
          <w:highlight w:val="yellow"/>
        </w:rPr>
        <w:t xml:space="preserve"> </w:t>
      </w:r>
      <w:r w:rsidR="005816E3" w:rsidRPr="00333181">
        <w:rPr>
          <w:i/>
          <w:color w:val="auto"/>
          <w:highlight w:val="yellow"/>
        </w:rPr>
        <w:t>coli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(food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dot)</w:t>
      </w:r>
      <w:r w:rsidR="003C68F9" w:rsidRPr="00333181">
        <w:rPr>
          <w:color w:val="auto"/>
          <w:highlight w:val="yellow"/>
        </w:rPr>
        <w:t xml:space="preserve"> </w:t>
      </w:r>
      <w:r w:rsidR="0045209B"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center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an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unseeded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plate.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mak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foo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dot,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us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en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stir</w:t>
      </w:r>
      <w:r w:rsidR="001A6C21" w:rsidRPr="00333181">
        <w:rPr>
          <w:color w:val="auto"/>
        </w:rPr>
        <w:t>ring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ro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scrape</w:t>
      </w:r>
      <w:r w:rsidR="003C68F9" w:rsidRPr="00333181">
        <w:rPr>
          <w:color w:val="auto"/>
        </w:rPr>
        <w:t xml:space="preserve"> </w:t>
      </w:r>
      <w:r w:rsidR="00611466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611466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lawn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seede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plat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deposit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unseede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plate.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~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5-7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mm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diameter.</w:t>
      </w:r>
    </w:p>
    <w:p w14:paraId="470F6790" w14:textId="77777777" w:rsidR="005816E3" w:rsidRPr="00333181" w:rsidRDefault="005816E3" w:rsidP="00A33297">
      <w:pPr>
        <w:rPr>
          <w:color w:val="auto"/>
          <w:highlight w:val="yellow"/>
        </w:rPr>
      </w:pPr>
    </w:p>
    <w:p w14:paraId="74A69F7F" w14:textId="4CD10031" w:rsidR="005816E3" w:rsidRPr="00333181" w:rsidRDefault="005816E3" w:rsidP="00A33297">
      <w:pPr>
        <w:rPr>
          <w:color w:val="auto"/>
        </w:rPr>
      </w:pPr>
      <w:r w:rsidRPr="00333181">
        <w:rPr>
          <w:color w:val="auto"/>
          <w:highlight w:val="yellow"/>
        </w:rPr>
        <w:t>2.2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ix</w:t>
      </w:r>
      <w:r w:rsidR="003C68F9" w:rsidRPr="00333181">
        <w:rPr>
          <w:color w:val="auto"/>
          <w:highlight w:val="yellow"/>
        </w:rPr>
        <w:t xml:space="preserve"> </w:t>
      </w:r>
      <w:r w:rsidR="00AE435B" w:rsidRPr="00333181">
        <w:rPr>
          <w:color w:val="auto"/>
          <w:highlight w:val="yellow"/>
        </w:rPr>
        <w:t>together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2</w:t>
      </w:r>
      <w:r w:rsidR="003C68F9" w:rsidRPr="00333181">
        <w:rPr>
          <w:color w:val="auto"/>
          <w:highlight w:val="yellow"/>
        </w:rPr>
        <w:t xml:space="preserve"> </w:t>
      </w:r>
      <w:r w:rsidR="00853B80" w:rsidRPr="00333181">
        <w:rPr>
          <w:color w:val="auto"/>
          <w:highlight w:val="yellow"/>
        </w:rPr>
        <w:t>µ</w:t>
      </w:r>
      <w:r w:rsidR="00EA4B08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M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="00D9576F" w:rsidRPr="00333181">
        <w:rPr>
          <w:color w:val="auto"/>
          <w:highlight w:val="yellow"/>
        </w:rPr>
        <w:t>mito</w:t>
      </w:r>
      <w:proofErr w:type="spellEnd"/>
      <w:r w:rsidR="00D9576F" w:rsidRPr="00333181">
        <w:rPr>
          <w:color w:val="auto"/>
          <w:highlight w:val="yellow"/>
        </w:rPr>
        <w:t>-dye</w:t>
      </w:r>
      <w:r w:rsidR="003C68F9" w:rsidRPr="00333181">
        <w:rPr>
          <w:color w:val="auto"/>
          <w:highlight w:val="yellow"/>
        </w:rPr>
        <w:t xml:space="preserve"> </w:t>
      </w:r>
      <w:r w:rsidR="00D9576F" w:rsidRPr="00333181">
        <w:rPr>
          <w:color w:val="auto"/>
        </w:rPr>
        <w:t>(see</w:t>
      </w:r>
      <w:r w:rsidR="003C68F9" w:rsidRPr="00333181">
        <w:rPr>
          <w:color w:val="auto"/>
        </w:rPr>
        <w:t xml:space="preserve"> </w:t>
      </w:r>
      <w:r w:rsidR="00D9576F" w:rsidRPr="00333181">
        <w:rPr>
          <w:b/>
          <w:color w:val="auto"/>
        </w:rPr>
        <w:t>Table</w:t>
      </w:r>
      <w:r w:rsidR="003C68F9" w:rsidRPr="00333181">
        <w:rPr>
          <w:b/>
          <w:color w:val="auto"/>
        </w:rPr>
        <w:t xml:space="preserve"> </w:t>
      </w:r>
      <w:r w:rsidR="00D9576F" w:rsidRPr="00333181">
        <w:rPr>
          <w:b/>
          <w:color w:val="auto"/>
        </w:rPr>
        <w:t>of</w:t>
      </w:r>
      <w:r w:rsidR="003C68F9" w:rsidRPr="00333181">
        <w:rPr>
          <w:b/>
          <w:color w:val="auto"/>
        </w:rPr>
        <w:t xml:space="preserve"> </w:t>
      </w:r>
      <w:r w:rsidR="00D9576F" w:rsidRPr="00333181">
        <w:rPr>
          <w:b/>
          <w:color w:val="auto"/>
        </w:rPr>
        <w:t>Materials</w:t>
      </w:r>
      <w:r w:rsidR="00D9576F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A746E6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A746E6" w:rsidRPr="00333181">
        <w:rPr>
          <w:color w:val="auto"/>
          <w:highlight w:val="yellow"/>
        </w:rPr>
        <w:t>DMSO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10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sym w:font="Symbol" w:char="F06D"/>
      </w:r>
      <w:r w:rsidR="00EA4B08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3018E4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9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buffer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</w:rPr>
        <w:t>(3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g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KH</w:t>
      </w:r>
      <w:r w:rsidR="00EA4B08" w:rsidRPr="00333181">
        <w:rPr>
          <w:color w:val="auto"/>
          <w:vertAlign w:val="subscript"/>
        </w:rPr>
        <w:t>2</w:t>
      </w:r>
      <w:r w:rsidR="00EA4B08" w:rsidRPr="00333181">
        <w:rPr>
          <w:color w:val="auto"/>
        </w:rPr>
        <w:t>PO</w:t>
      </w:r>
      <w:r w:rsidR="00EA4B08" w:rsidRPr="00333181">
        <w:rPr>
          <w:color w:val="auto"/>
          <w:vertAlign w:val="subscript"/>
        </w:rPr>
        <w:t>4</w:t>
      </w:r>
      <w:r w:rsidR="00EA4B08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6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g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Na</w:t>
      </w:r>
      <w:r w:rsidR="00EA4B08" w:rsidRPr="00333181">
        <w:rPr>
          <w:color w:val="auto"/>
          <w:vertAlign w:val="subscript"/>
        </w:rPr>
        <w:t>2</w:t>
      </w:r>
      <w:r w:rsidR="00EA4B08" w:rsidRPr="00333181">
        <w:rPr>
          <w:color w:val="auto"/>
        </w:rPr>
        <w:t>HPO</w:t>
      </w:r>
      <w:r w:rsidR="00EA4B08" w:rsidRPr="00333181">
        <w:rPr>
          <w:color w:val="auto"/>
          <w:vertAlign w:val="subscript"/>
        </w:rPr>
        <w:t>4</w:t>
      </w:r>
      <w:r w:rsidR="00EA4B08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5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g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NaCl,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</w:t>
      </w:r>
      <w:r w:rsidR="00DC1DA4" w:rsidRPr="00333181">
        <w:rPr>
          <w:color w:val="auto"/>
        </w:rPr>
        <w:t>L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gSO</w:t>
      </w:r>
      <w:r w:rsidR="00EA4B08" w:rsidRPr="00333181">
        <w:rPr>
          <w:color w:val="auto"/>
          <w:vertAlign w:val="subscript"/>
        </w:rPr>
        <w:t>4</w:t>
      </w:r>
      <w:r w:rsidR="00EA4B08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H</w:t>
      </w:r>
      <w:r w:rsidR="00EA4B08" w:rsidRPr="00333181">
        <w:rPr>
          <w:color w:val="auto"/>
          <w:vertAlign w:val="subscript"/>
        </w:rPr>
        <w:t>2</w:t>
      </w:r>
      <w:r w:rsidR="00EA4B08" w:rsidRPr="00333181">
        <w:rPr>
          <w:color w:val="auto"/>
        </w:rPr>
        <w:t>O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L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dd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gSO</w:t>
      </w:r>
      <w:r w:rsidR="00EA4B08" w:rsidRPr="00333181">
        <w:rPr>
          <w:color w:val="auto"/>
          <w:vertAlign w:val="subscript"/>
        </w:rPr>
        <w:t>4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utoclaving)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  <w:highlight w:val="yellow"/>
        </w:rPr>
        <w:t>Pipette</w:t>
      </w:r>
      <w:r w:rsidR="003C68F9" w:rsidRPr="00333181">
        <w:rPr>
          <w:color w:val="auto"/>
          <w:highlight w:val="yellow"/>
        </w:rPr>
        <w:t xml:space="preserve"> </w:t>
      </w:r>
      <w:proofErr w:type="gramStart"/>
      <w:r w:rsidR="00EA4B08" w:rsidRPr="00333181">
        <w:rPr>
          <w:color w:val="auto"/>
          <w:highlight w:val="yellow"/>
        </w:rPr>
        <w:t>all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of</w:t>
      </w:r>
      <w:proofErr w:type="gramEnd"/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="00D9576F" w:rsidRPr="00333181">
        <w:rPr>
          <w:color w:val="auto"/>
          <w:highlight w:val="yellow"/>
        </w:rPr>
        <w:t>mito</w:t>
      </w:r>
      <w:proofErr w:type="spellEnd"/>
      <w:r w:rsidR="00D9576F" w:rsidRPr="00333181">
        <w:rPr>
          <w:color w:val="auto"/>
          <w:highlight w:val="yellow"/>
        </w:rPr>
        <w:t>-dy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food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al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staining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Let</w:t>
      </w:r>
      <w:r w:rsidR="003C68F9" w:rsidRPr="00333181">
        <w:rPr>
          <w:color w:val="auto"/>
          <w:highlight w:val="yellow"/>
        </w:rPr>
        <w:t xml:space="preserve"> </w:t>
      </w:r>
      <w:r w:rsidR="001A6C2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1A6C21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dry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1A6C2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dark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(~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in).</w:t>
      </w:r>
    </w:p>
    <w:p w14:paraId="2B300D1C" w14:textId="7DC6D5D9" w:rsidR="005816E3" w:rsidRPr="00333181" w:rsidRDefault="005816E3" w:rsidP="00A33297">
      <w:pPr>
        <w:rPr>
          <w:color w:val="auto"/>
        </w:rPr>
      </w:pPr>
    </w:p>
    <w:p w14:paraId="5A905D49" w14:textId="0397105F" w:rsidR="005816E3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D9576F" w:rsidRPr="00333181">
        <w:rPr>
          <w:color w:val="auto"/>
        </w:rPr>
        <w:t>Mito-dye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sensitive.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Shield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solution</w:t>
      </w:r>
      <w:r w:rsidR="00D9576F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plates</w:t>
      </w:r>
      <w:r w:rsidR="00D9576F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D9576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D9576F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con</w:t>
      </w:r>
      <w:r w:rsidR="00976A77" w:rsidRPr="00333181">
        <w:rPr>
          <w:color w:val="auto"/>
        </w:rPr>
        <w:t>taining</w:t>
      </w:r>
      <w:r w:rsidR="003C68F9" w:rsidRPr="00333181">
        <w:rPr>
          <w:color w:val="auto"/>
        </w:rPr>
        <w:t xml:space="preserve"> </w:t>
      </w:r>
      <w:proofErr w:type="spellStart"/>
      <w:r w:rsidR="00D9576F" w:rsidRPr="00333181">
        <w:rPr>
          <w:color w:val="auto"/>
        </w:rPr>
        <w:t>mito</w:t>
      </w:r>
      <w:proofErr w:type="spellEnd"/>
      <w:r w:rsidR="00D9576F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light.</w:t>
      </w:r>
      <w:r w:rsidR="003C68F9" w:rsidRPr="00333181">
        <w:rPr>
          <w:color w:val="auto"/>
        </w:rPr>
        <w:t xml:space="preserve"> </w:t>
      </w:r>
      <w:r w:rsidR="00CD1838" w:rsidRPr="00333181">
        <w:rPr>
          <w:color w:val="auto"/>
        </w:rPr>
        <w:t>Store</w:t>
      </w:r>
      <w:r w:rsidR="003C68F9" w:rsidRPr="00333181">
        <w:rPr>
          <w:color w:val="auto"/>
        </w:rPr>
        <w:t xml:space="preserve"> </w:t>
      </w:r>
      <w:r w:rsidR="00A672B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mM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stock</w:t>
      </w:r>
      <w:r w:rsidR="003C68F9" w:rsidRPr="00333181">
        <w:rPr>
          <w:color w:val="auto"/>
        </w:rPr>
        <w:t xml:space="preserve"> </w:t>
      </w:r>
      <w:r w:rsidR="00CD1838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CD1838" w:rsidRPr="00333181">
        <w:rPr>
          <w:color w:val="auto"/>
        </w:rPr>
        <w:t>-20</w:t>
      </w:r>
      <w:r w:rsidR="003C68F9" w:rsidRPr="00333181">
        <w:rPr>
          <w:color w:val="auto"/>
        </w:rPr>
        <w:t xml:space="preserve"> </w:t>
      </w:r>
      <w:r w:rsidR="00AE435B" w:rsidRPr="00333181">
        <w:rPr>
          <w:color w:val="auto"/>
        </w:rPr>
        <w:sym w:font="Symbol" w:char="F0B0"/>
      </w:r>
      <w:r w:rsidR="00AE435B" w:rsidRPr="00333181">
        <w:rPr>
          <w:color w:val="auto"/>
        </w:rPr>
        <w:t>C</w:t>
      </w:r>
      <w:r w:rsidR="00CD183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7460A113" w14:textId="33661697" w:rsidR="0020057C" w:rsidRPr="00333181" w:rsidRDefault="0020057C" w:rsidP="00A33297">
      <w:pPr>
        <w:rPr>
          <w:color w:val="auto"/>
        </w:rPr>
      </w:pPr>
    </w:p>
    <w:p w14:paraId="1CCFD09F" w14:textId="1D124663" w:rsidR="00AF1784" w:rsidRPr="00333181" w:rsidRDefault="00976A77" w:rsidP="00A33297">
      <w:pPr>
        <w:rPr>
          <w:color w:val="auto"/>
        </w:rPr>
      </w:pPr>
      <w:r w:rsidRPr="00333181">
        <w:rPr>
          <w:color w:val="auto"/>
          <w:highlight w:val="yellow"/>
        </w:rPr>
        <w:t>2.3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~100</w:t>
      </w:r>
      <w:r w:rsidR="003C68F9" w:rsidRPr="00333181">
        <w:rPr>
          <w:color w:val="auto"/>
          <w:highlight w:val="yellow"/>
        </w:rPr>
        <w:t xml:space="preserve"> </w:t>
      </w:r>
      <w:r w:rsidR="00780513" w:rsidRPr="00333181">
        <w:rPr>
          <w:color w:val="auto"/>
          <w:highlight w:val="yellow"/>
        </w:rPr>
        <w:t>1-3</w:t>
      </w:r>
      <w:r w:rsidR="003C68F9" w:rsidRPr="00333181">
        <w:rPr>
          <w:color w:val="auto"/>
          <w:highlight w:val="yellow"/>
        </w:rPr>
        <w:t xml:space="preserve"> </w:t>
      </w:r>
      <w:r w:rsidR="00780513" w:rsidRPr="00333181">
        <w:rPr>
          <w:color w:val="auto"/>
          <w:highlight w:val="yellow"/>
        </w:rPr>
        <w:t>day</w:t>
      </w:r>
      <w:r w:rsidR="003C68F9" w:rsidRPr="00333181">
        <w:rPr>
          <w:color w:val="auto"/>
          <w:highlight w:val="yellow"/>
        </w:rPr>
        <w:t xml:space="preserve"> </w:t>
      </w:r>
      <w:r w:rsidR="00780513" w:rsidRPr="00333181">
        <w:rPr>
          <w:color w:val="auto"/>
          <w:highlight w:val="yellow"/>
        </w:rPr>
        <w:t>old</w:t>
      </w:r>
      <w:r w:rsidR="003C68F9" w:rsidRPr="00333181">
        <w:rPr>
          <w:color w:val="auto"/>
          <w:highlight w:val="yellow"/>
        </w:rPr>
        <w:t xml:space="preserve"> </w:t>
      </w:r>
      <w:r w:rsidR="0020057C" w:rsidRPr="00333181">
        <w:rPr>
          <w:color w:val="auto"/>
          <w:highlight w:val="yellow"/>
        </w:rPr>
        <w:t>adult</w:t>
      </w:r>
      <w:r w:rsidR="003C68F9" w:rsidRPr="00333181">
        <w:rPr>
          <w:color w:val="auto"/>
          <w:highlight w:val="yellow"/>
        </w:rPr>
        <w:t xml:space="preserve"> </w:t>
      </w:r>
      <w:r w:rsidR="0020057C" w:rsidRPr="00333181">
        <w:rPr>
          <w:color w:val="auto"/>
          <w:highlight w:val="yellow"/>
        </w:rPr>
        <w:t>males</w:t>
      </w:r>
      <w:hyperlink w:anchor="_ENREF_23" w:tooltip="Chatterjee, 2013 #30" w:history="1">
        <w:r w:rsidR="00AC6274" w:rsidRPr="00333181">
          <w:rPr>
            <w:color w:val="auto"/>
            <w:highlight w:val="yellow"/>
          </w:rPr>
          <w:fldChar w:fldCharType="begin">
            <w:fldData xml:space="preserve">PEVuZE5vdGU+PENpdGU+PEF1dGhvcj5DaGF0dGVyamVlPC9BdXRob3I+PFllYXI+MjAxMzwvWWVh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</w:fldData>
          </w:fldChar>
        </w:r>
        <w:r w:rsidR="00AC6274" w:rsidRPr="00333181">
          <w:rPr>
            <w:color w:val="auto"/>
            <w:highlight w:val="yellow"/>
          </w:rPr>
          <w:instrText xml:space="preserve"> ADDIN EN.CITE </w:instrText>
        </w:r>
        <w:r w:rsidR="00AC6274" w:rsidRPr="00333181">
          <w:rPr>
            <w:color w:val="auto"/>
            <w:highlight w:val="yellow"/>
          </w:rPr>
          <w:fldChar w:fldCharType="begin">
            <w:fldData xml:space="preserve">PEVuZE5vdGU+PENpdGU+PEF1dGhvcj5DaGF0dGVyamVlPC9BdXRob3I+PFllYXI+MjAxMzwvWWVh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</w:fldData>
          </w:fldChar>
        </w:r>
        <w:r w:rsidR="00AC6274" w:rsidRPr="00333181">
          <w:rPr>
            <w:color w:val="auto"/>
            <w:highlight w:val="yellow"/>
          </w:rPr>
          <w:instrText xml:space="preserve"> ADDIN EN.CITE.DATA </w:instrText>
        </w:r>
        <w:r w:rsidR="00AC6274" w:rsidRPr="00333181">
          <w:rPr>
            <w:color w:val="auto"/>
            <w:highlight w:val="yellow"/>
          </w:rPr>
        </w:r>
        <w:r w:rsidR="00AC6274" w:rsidRPr="00333181">
          <w:rPr>
            <w:color w:val="auto"/>
            <w:highlight w:val="yellow"/>
          </w:rPr>
          <w:fldChar w:fldCharType="end"/>
        </w:r>
        <w:r w:rsidR="00AC6274" w:rsidRPr="00333181">
          <w:rPr>
            <w:color w:val="auto"/>
            <w:highlight w:val="yellow"/>
          </w:rPr>
        </w:r>
        <w:r w:rsidR="00AC6274" w:rsidRPr="00333181">
          <w:rPr>
            <w:color w:val="auto"/>
            <w:highlight w:val="yellow"/>
          </w:rPr>
          <w:fldChar w:fldCharType="separate"/>
        </w:r>
        <w:r w:rsidR="00AC6274" w:rsidRPr="00333181">
          <w:rPr>
            <w:noProof/>
            <w:color w:val="auto"/>
            <w:highlight w:val="yellow"/>
            <w:vertAlign w:val="superscript"/>
          </w:rPr>
          <w:t>23</w:t>
        </w:r>
        <w:r w:rsidR="00AC6274" w:rsidRPr="00333181">
          <w:rPr>
            <w:color w:val="auto"/>
            <w:highlight w:val="yellow"/>
          </w:rPr>
          <w:fldChar w:fldCharType="end"/>
        </w:r>
      </w:hyperlink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="00A06B5D" w:rsidRPr="00333181">
        <w:rPr>
          <w:color w:val="auto"/>
          <w:highlight w:val="yellow"/>
        </w:rPr>
        <w:t>mito</w:t>
      </w:r>
      <w:proofErr w:type="spellEnd"/>
      <w:r w:rsidR="00A06B5D" w:rsidRPr="00333181">
        <w:rPr>
          <w:color w:val="auto"/>
          <w:highlight w:val="yellow"/>
        </w:rPr>
        <w:t>-dy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ain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oo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A672B5" w:rsidRPr="00333181">
        <w:rPr>
          <w:color w:val="auto"/>
          <w:highlight w:val="yellow"/>
        </w:rPr>
        <w:t>o</w:t>
      </w:r>
      <w:r w:rsidRPr="00333181">
        <w:rPr>
          <w:color w:val="auto"/>
          <w:highlight w:val="yellow"/>
        </w:rPr>
        <w:t>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E0BBE" w:rsidRPr="00333181">
        <w:rPr>
          <w:color w:val="auto"/>
          <w:highlight w:val="yellow"/>
        </w:rPr>
        <w:t>ma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ain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Wrap</w:t>
      </w:r>
      <w:r w:rsidR="003C68F9" w:rsidRPr="00333181">
        <w:rPr>
          <w:color w:val="auto"/>
          <w:highlight w:val="yellow"/>
        </w:rPr>
        <w:t xml:space="preserve"> </w:t>
      </w:r>
      <w:r w:rsidR="00A672B5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aluminum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foil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incubate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overnight</w:t>
      </w:r>
      <w:r w:rsidR="003C68F9" w:rsidRPr="00333181">
        <w:rPr>
          <w:color w:val="auto"/>
          <w:highlight w:val="yellow"/>
        </w:rPr>
        <w:t xml:space="preserve"> </w:t>
      </w:r>
      <w:r w:rsidR="00BE0BBE"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16</w:t>
      </w:r>
      <w:r w:rsidR="003C68F9" w:rsidRPr="00333181">
        <w:rPr>
          <w:color w:val="auto"/>
          <w:highlight w:val="yellow"/>
        </w:rPr>
        <w:t xml:space="preserve"> </w:t>
      </w:r>
      <w:r w:rsidR="00BE0BBE" w:rsidRPr="00333181">
        <w:rPr>
          <w:color w:val="auto"/>
          <w:highlight w:val="yellow"/>
        </w:rPr>
        <w:sym w:font="Symbol" w:char="F0B0"/>
      </w:r>
      <w:r w:rsidR="00BE0BBE" w:rsidRPr="00333181">
        <w:rPr>
          <w:color w:val="auto"/>
          <w:highlight w:val="yellow"/>
        </w:rPr>
        <w:t>C</w:t>
      </w:r>
      <w:r w:rsidR="00AF1784" w:rsidRPr="00333181">
        <w:rPr>
          <w:color w:val="auto"/>
          <w:highlight w:val="yellow"/>
        </w:rPr>
        <w:t>.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mating,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use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~50-60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per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12-15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hermaphrodite</w:t>
      </w:r>
      <w:r w:rsidR="003B6019" w:rsidRPr="00333181">
        <w:rPr>
          <w:color w:val="auto"/>
        </w:rPr>
        <w:t>s</w:t>
      </w:r>
      <w:r w:rsidR="008037F7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ore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than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~100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needed,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ake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ore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staining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plate</w:t>
      </w:r>
      <w:r w:rsidR="00AA12FE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prevent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overcrowding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ales.</w:t>
      </w:r>
    </w:p>
    <w:p w14:paraId="20C15612" w14:textId="3810161B" w:rsidR="00C11F59" w:rsidRPr="00333181" w:rsidRDefault="00C11F59" w:rsidP="00A33297">
      <w:pPr>
        <w:rPr>
          <w:color w:val="auto"/>
        </w:rPr>
      </w:pPr>
    </w:p>
    <w:p w14:paraId="5C2CE046" w14:textId="503F47AB" w:rsidR="00C11F59" w:rsidRPr="00333181" w:rsidRDefault="003018E4" w:rsidP="00A33297">
      <w:pPr>
        <w:rPr>
          <w:color w:val="auto"/>
        </w:rPr>
      </w:pPr>
      <w:r w:rsidRPr="00333181">
        <w:rPr>
          <w:color w:val="auto"/>
        </w:rPr>
        <w:t>2.4</w:t>
      </w:r>
      <w:r w:rsidR="003C68F9" w:rsidRPr="00333181">
        <w:rPr>
          <w:color w:val="auto"/>
        </w:rPr>
        <w:t xml:space="preserve"> </w:t>
      </w:r>
      <w:r w:rsidR="004E43B3" w:rsidRPr="00333181">
        <w:rPr>
          <w:color w:val="auto"/>
        </w:rPr>
        <w:t>M</w:t>
      </w:r>
      <w:r w:rsidR="00C11F59" w:rsidRPr="00333181">
        <w:rPr>
          <w:color w:val="auto"/>
        </w:rPr>
        <w:t>ales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4E43B3"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cubating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10</w:t>
      </w:r>
      <w:r w:rsidR="003C68F9" w:rsidRPr="00333181">
        <w:rPr>
          <w:color w:val="auto"/>
        </w:rPr>
        <w:t xml:space="preserve"> </w:t>
      </w:r>
      <w:r w:rsidR="00CF290C" w:rsidRPr="00333181">
        <w:rPr>
          <w:color w:val="auto"/>
        </w:rPr>
        <w:sym w:font="Symbol" w:char="F06D"/>
      </w:r>
      <w:r w:rsidR="003B6019" w:rsidRPr="00333181">
        <w:rPr>
          <w:color w:val="auto"/>
        </w:rPr>
        <w:t>M</w:t>
      </w:r>
      <w:r w:rsidR="003C68F9" w:rsidRPr="00333181">
        <w:rPr>
          <w:color w:val="auto"/>
        </w:rPr>
        <w:t xml:space="preserve"> </w:t>
      </w:r>
      <w:proofErr w:type="spellStart"/>
      <w:r w:rsidR="00A06B5D" w:rsidRPr="00333181">
        <w:rPr>
          <w:color w:val="auto"/>
        </w:rPr>
        <w:t>mito</w:t>
      </w:r>
      <w:proofErr w:type="spellEnd"/>
      <w:r w:rsidR="00A06B5D" w:rsidRPr="00333181">
        <w:rPr>
          <w:color w:val="auto"/>
        </w:rPr>
        <w:t>-</w:t>
      </w:r>
      <w:proofErr w:type="gramStart"/>
      <w:r w:rsidR="00A06B5D" w:rsidRPr="00333181">
        <w:rPr>
          <w:color w:val="auto"/>
        </w:rPr>
        <w:t>dye</w:t>
      </w:r>
      <w:r w:rsidR="003C68F9" w:rsidRPr="00333181">
        <w:rPr>
          <w:color w:val="auto"/>
        </w:rPr>
        <w:t xml:space="preserve">  </w:t>
      </w:r>
      <w:r w:rsidR="003B6019" w:rsidRPr="00333181">
        <w:rPr>
          <w:color w:val="auto"/>
        </w:rPr>
        <w:t>solution</w:t>
      </w:r>
      <w:proofErr w:type="gramEnd"/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M9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buffe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h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watch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glass.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Keep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E43B3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covered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prevent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evaporation</w:t>
      </w:r>
      <w:r w:rsidR="003C68F9" w:rsidRPr="00333181">
        <w:rPr>
          <w:color w:val="auto"/>
        </w:rPr>
        <w:t xml:space="preserve"> </w:t>
      </w:r>
      <w:r w:rsidR="00176FF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76FFC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176FFC" w:rsidRPr="00333181">
        <w:rPr>
          <w:color w:val="auto"/>
        </w:rPr>
        <w:t>exposure.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h,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us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asteu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ipet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ransfe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onto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10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cm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seeded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NGM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late.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ransfe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="00A06B5D" w:rsidRPr="00333181">
        <w:rPr>
          <w:color w:val="auto"/>
        </w:rPr>
        <w:t>mito</w:t>
      </w:r>
      <w:proofErr w:type="spellEnd"/>
      <w:r w:rsidR="00A06B5D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solutio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ossible.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Wrap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lat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luminum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foil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cubat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overnight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16</w:t>
      </w:r>
      <w:r w:rsidR="003C68F9" w:rsidRPr="00333181">
        <w:rPr>
          <w:color w:val="auto"/>
        </w:rPr>
        <w:t xml:space="preserve"> </w:t>
      </w:r>
      <w:r w:rsidR="00164F8C" w:rsidRPr="00333181">
        <w:rPr>
          <w:color w:val="auto"/>
        </w:rPr>
        <w:sym w:font="Symbol" w:char="F0B0"/>
      </w:r>
      <w:r w:rsidR="00164F8C" w:rsidRPr="00333181">
        <w:rPr>
          <w:color w:val="auto"/>
        </w:rPr>
        <w:t>C</w:t>
      </w:r>
      <w:r w:rsidR="003B6019" w:rsidRPr="00333181">
        <w:rPr>
          <w:color w:val="auto"/>
        </w:rPr>
        <w:t>.</w:t>
      </w:r>
    </w:p>
    <w:p w14:paraId="6E9D0753" w14:textId="77777777" w:rsidR="005816E3" w:rsidRPr="00333181" w:rsidRDefault="005816E3" w:rsidP="00A33297">
      <w:pPr>
        <w:rPr>
          <w:color w:val="auto"/>
        </w:rPr>
      </w:pPr>
    </w:p>
    <w:p w14:paraId="705BCB18" w14:textId="745D7F3A" w:rsidR="00482E3E" w:rsidRPr="00333181" w:rsidRDefault="00482E3E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3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2: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Mating</w:t>
      </w:r>
    </w:p>
    <w:p w14:paraId="49D60E10" w14:textId="3697BDD3" w:rsidR="00A57F24" w:rsidRPr="00333181" w:rsidRDefault="00A57F24" w:rsidP="00A33297">
      <w:pPr>
        <w:rPr>
          <w:color w:val="auto"/>
          <w:highlight w:val="yellow"/>
        </w:rPr>
      </w:pPr>
    </w:p>
    <w:p w14:paraId="4C7505A9" w14:textId="018AD410" w:rsidR="003229B7" w:rsidRPr="00333181" w:rsidRDefault="00A57F24" w:rsidP="00A33297">
      <w:pPr>
        <w:rPr>
          <w:color w:val="auto"/>
        </w:rPr>
      </w:pPr>
      <w:r w:rsidRPr="00333181">
        <w:rPr>
          <w:color w:val="auto"/>
          <w:highlight w:val="yellow"/>
        </w:rPr>
        <w:t>3.1</w:t>
      </w:r>
      <w:r w:rsidR="003C68F9" w:rsidRPr="00333181">
        <w:rPr>
          <w:color w:val="auto"/>
          <w:highlight w:val="yellow"/>
        </w:rPr>
        <w:t xml:space="preserve"> </w:t>
      </w:r>
      <w:r w:rsidR="00AD2350" w:rsidRPr="00333181">
        <w:rPr>
          <w:color w:val="auto"/>
          <w:highlight w:val="yellow"/>
        </w:rPr>
        <w:t>Pick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stained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males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Day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9371BC" w:rsidRPr="00333181">
        <w:rPr>
          <w:color w:val="auto"/>
          <w:highlight w:val="yellow"/>
        </w:rPr>
        <w:t>new</w:t>
      </w:r>
      <w:r w:rsidR="003229B7"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seeded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Leave</w:t>
      </w:r>
      <w:r w:rsidR="003C68F9" w:rsidRPr="00333181">
        <w:rPr>
          <w:color w:val="auto"/>
          <w:highlight w:val="yellow"/>
        </w:rPr>
        <w:t xml:space="preserve"> </w:t>
      </w:r>
      <w:r w:rsidR="00556AD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556AD3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556AD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dark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until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mating.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step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ensures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excess</w:t>
      </w:r>
      <w:r w:rsidR="003C68F9" w:rsidRPr="00333181">
        <w:rPr>
          <w:color w:val="auto"/>
        </w:rPr>
        <w:t xml:space="preserve"> </w:t>
      </w:r>
      <w:proofErr w:type="spellStart"/>
      <w:r w:rsidR="00AD2350" w:rsidRPr="00333181">
        <w:rPr>
          <w:color w:val="auto"/>
        </w:rPr>
        <w:t>mito</w:t>
      </w:r>
      <w:proofErr w:type="spellEnd"/>
      <w:r w:rsidR="00AD2350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around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removed.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Carryover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64119" w:rsidRPr="00333181">
        <w:rPr>
          <w:color w:val="auto"/>
        </w:rPr>
        <w:t>excessive</w:t>
      </w:r>
      <w:r w:rsidR="003C68F9" w:rsidRPr="00333181">
        <w:rPr>
          <w:color w:val="auto"/>
        </w:rPr>
        <w:t xml:space="preserve"> </w:t>
      </w:r>
      <w:proofErr w:type="spellStart"/>
      <w:r w:rsidR="00AD2350" w:rsidRPr="00333181">
        <w:rPr>
          <w:color w:val="auto"/>
        </w:rPr>
        <w:t>mito</w:t>
      </w:r>
      <w:proofErr w:type="spellEnd"/>
      <w:r w:rsidR="00AD2350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onto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plat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stain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issue.</w:t>
      </w:r>
      <w:r w:rsidR="003C68F9" w:rsidRPr="00333181">
        <w:rPr>
          <w:color w:val="auto"/>
        </w:rPr>
        <w:t xml:space="preserve"> </w:t>
      </w:r>
    </w:p>
    <w:p w14:paraId="74A745EB" w14:textId="77777777" w:rsidR="003229B7" w:rsidRPr="00333181" w:rsidRDefault="003229B7" w:rsidP="00A33297">
      <w:pPr>
        <w:rPr>
          <w:color w:val="auto"/>
        </w:rPr>
      </w:pPr>
    </w:p>
    <w:p w14:paraId="15572B55" w14:textId="50AD8D05" w:rsidR="00A746E6" w:rsidRPr="00333181" w:rsidRDefault="003229B7" w:rsidP="00A33297">
      <w:pPr>
        <w:rPr>
          <w:color w:val="auto"/>
        </w:rPr>
      </w:pPr>
      <w:r w:rsidRPr="00333181">
        <w:rPr>
          <w:color w:val="auto"/>
          <w:highlight w:val="yellow"/>
        </w:rPr>
        <w:t>3.2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k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="00CA6E3D" w:rsidRPr="00333181">
        <w:rPr>
          <w:color w:val="auto"/>
          <w:highlight w:val="yellow"/>
        </w:rPr>
        <w:t>dropping</w:t>
      </w:r>
      <w:r w:rsidR="003C68F9" w:rsidRPr="00333181">
        <w:rPr>
          <w:color w:val="auto"/>
          <w:highlight w:val="yellow"/>
        </w:rPr>
        <w:t xml:space="preserve"> </w:t>
      </w:r>
      <w:r w:rsidR="00CA6E3D" w:rsidRPr="00333181">
        <w:rPr>
          <w:color w:val="auto"/>
          <w:highlight w:val="yellow"/>
        </w:rPr>
        <w:t>2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CA6E3D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CA6E3D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4C67E1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567A8D" w:rsidRPr="00333181">
        <w:rPr>
          <w:color w:val="auto"/>
          <w:highlight w:val="yellow"/>
        </w:rPr>
        <w:t>thick</w:t>
      </w:r>
      <w:r w:rsidR="003C68F9" w:rsidRPr="00333181">
        <w:rPr>
          <w:color w:val="auto"/>
          <w:highlight w:val="yellow"/>
        </w:rPr>
        <w:t xml:space="preserve"> </w:t>
      </w:r>
      <w:r w:rsidR="00A4634B" w:rsidRPr="00333181">
        <w:rPr>
          <w:i/>
          <w:color w:val="auto"/>
          <w:highlight w:val="yellow"/>
        </w:rPr>
        <w:t>E</w:t>
      </w:r>
      <w:r w:rsidRPr="00333181">
        <w:rPr>
          <w:i/>
          <w:color w:val="auto"/>
          <w:highlight w:val="yellow"/>
        </w:rPr>
        <w:t>.</w:t>
      </w:r>
      <w:r w:rsidR="003C68F9" w:rsidRPr="00333181">
        <w:rPr>
          <w:i/>
          <w:color w:val="auto"/>
          <w:highlight w:val="yellow"/>
        </w:rPr>
        <w:t xml:space="preserve"> </w:t>
      </w:r>
      <w:r w:rsidRPr="00333181">
        <w:rPr>
          <w:i/>
          <w:color w:val="auto"/>
          <w:highlight w:val="yellow"/>
        </w:rPr>
        <w:t>coli</w:t>
      </w:r>
      <w:r w:rsidR="003C68F9" w:rsidRPr="00333181">
        <w:rPr>
          <w:color w:val="auto"/>
          <w:highlight w:val="yellow"/>
        </w:rPr>
        <w:t xml:space="preserve"> </w:t>
      </w:r>
      <w:r w:rsidR="004C67E1" w:rsidRPr="00333181">
        <w:rPr>
          <w:color w:val="auto"/>
          <w:highlight w:val="yellow"/>
        </w:rPr>
        <w:t>mixtur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nseed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Let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5259F6" w:rsidRPr="00333181">
        <w:rPr>
          <w:color w:val="auto"/>
          <w:highlight w:val="yellow"/>
        </w:rPr>
        <w:t>thick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bacteria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dry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make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dot.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ransferre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onto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mating.</w:t>
      </w:r>
      <w:r w:rsidR="003C68F9" w:rsidRPr="00333181">
        <w:rPr>
          <w:color w:val="auto"/>
        </w:rPr>
        <w:t xml:space="preserve"> </w:t>
      </w:r>
      <w:r w:rsidR="00A746E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746E6" w:rsidRPr="00333181">
        <w:rPr>
          <w:color w:val="auto"/>
        </w:rPr>
        <w:t>make</w:t>
      </w:r>
      <w:r w:rsidR="003C68F9" w:rsidRPr="00333181">
        <w:rPr>
          <w:color w:val="auto"/>
        </w:rPr>
        <w:t xml:space="preserve"> </w:t>
      </w:r>
      <w:proofErr w:type="gramStart"/>
      <w:r w:rsidR="00567A8D" w:rsidRPr="00333181">
        <w:rPr>
          <w:color w:val="auto"/>
        </w:rPr>
        <w:t>thick</w:t>
      </w:r>
      <w:r w:rsidR="003C68F9" w:rsidRPr="00333181">
        <w:rPr>
          <w:color w:val="auto"/>
        </w:rPr>
        <w:t xml:space="preserve">  </w:t>
      </w:r>
      <w:r w:rsidR="00567A8D" w:rsidRPr="00333181">
        <w:rPr>
          <w:i/>
          <w:color w:val="auto"/>
        </w:rPr>
        <w:t>E.</w:t>
      </w:r>
      <w:proofErr w:type="gramEnd"/>
      <w:r w:rsidR="003C68F9" w:rsidRPr="00333181">
        <w:rPr>
          <w:i/>
          <w:color w:val="auto"/>
        </w:rPr>
        <w:t xml:space="preserve"> </w:t>
      </w:r>
      <w:r w:rsidR="00567A8D" w:rsidRPr="00333181">
        <w:rPr>
          <w:i/>
          <w:color w:val="auto"/>
        </w:rPr>
        <w:t>coli</w:t>
      </w:r>
      <w:r w:rsidR="00567A8D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spin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down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mL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overnight</w:t>
      </w:r>
      <w:r w:rsidR="003C68F9" w:rsidRPr="00333181">
        <w:rPr>
          <w:color w:val="auto"/>
        </w:rPr>
        <w:t xml:space="preserve"> </w:t>
      </w:r>
      <w:r w:rsidR="00567A8D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567A8D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resuspend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pellet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mL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M9.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</w:t>
      </w:r>
      <w:r w:rsidR="00F21469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mixture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store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4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sym w:font="Symbol" w:char="F0B0"/>
      </w:r>
      <w:r w:rsidR="00F21469" w:rsidRPr="00333181">
        <w:rPr>
          <w:color w:val="auto"/>
        </w:rPr>
        <w:t>C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reuse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up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6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months.</w:t>
      </w:r>
      <w:r w:rsidR="003C68F9" w:rsidRPr="00333181">
        <w:rPr>
          <w:color w:val="auto"/>
        </w:rPr>
        <w:t xml:space="preserve"> </w:t>
      </w:r>
    </w:p>
    <w:p w14:paraId="282F2D76" w14:textId="55BD7EC0" w:rsidR="003B6019" w:rsidRPr="00333181" w:rsidRDefault="003B6019" w:rsidP="00A33297">
      <w:pPr>
        <w:rPr>
          <w:color w:val="auto"/>
        </w:rPr>
      </w:pPr>
    </w:p>
    <w:p w14:paraId="61B478FE" w14:textId="1F5C0C69" w:rsidR="003B6019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ickness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265C5A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265C5A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solution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adjusted.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solution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hin</w:t>
      </w:r>
      <w:r w:rsidR="005259F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m</w:t>
      </w:r>
      <w:r w:rsidR="006605FD" w:rsidRPr="00333181">
        <w:rPr>
          <w:color w:val="auto"/>
        </w:rPr>
        <w:t>ales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crawl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away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instead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aggregating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mating.</w:t>
      </w:r>
      <w:r w:rsidR="003C68F9" w:rsidRPr="00333181">
        <w:rPr>
          <w:color w:val="auto"/>
        </w:rPr>
        <w:t xml:space="preserve"> </w:t>
      </w:r>
      <w:r w:rsidR="00D21CB1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D21CB1" w:rsidRPr="00333181">
        <w:rPr>
          <w:color w:val="auto"/>
        </w:rPr>
        <w:t>dots</w:t>
      </w:r>
      <w:r w:rsidR="003C68F9" w:rsidRPr="00333181">
        <w:rPr>
          <w:color w:val="auto"/>
        </w:rPr>
        <w:t xml:space="preserve"> </w:t>
      </w:r>
      <w:r w:rsidR="00D21CB1" w:rsidRPr="00333181">
        <w:rPr>
          <w:color w:val="auto"/>
        </w:rPr>
        <w:t>made</w:t>
      </w:r>
      <w:r w:rsidR="003C68F9" w:rsidRPr="00333181">
        <w:rPr>
          <w:color w:val="auto"/>
        </w:rPr>
        <w:t xml:space="preserve"> </w:t>
      </w:r>
      <w:r w:rsidR="00D21CB1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813F66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813F66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proofErr w:type="spellStart"/>
      <w:r w:rsidR="00813F66" w:rsidRPr="00333181">
        <w:rPr>
          <w:color w:val="auto"/>
        </w:rPr>
        <w:t>soluton</w:t>
      </w:r>
      <w:proofErr w:type="spellEnd"/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thick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decrea</w:t>
      </w:r>
      <w:r w:rsidR="00584124" w:rsidRPr="00333181">
        <w:rPr>
          <w:color w:val="auto"/>
        </w:rPr>
        <w:t>s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efficiency.</w:t>
      </w:r>
      <w:r w:rsidR="003C68F9" w:rsidRPr="00333181">
        <w:rPr>
          <w:color w:val="auto"/>
        </w:rPr>
        <w:t xml:space="preserve"> </w:t>
      </w:r>
    </w:p>
    <w:p w14:paraId="4F7ADFB1" w14:textId="77777777" w:rsidR="003229B7" w:rsidRPr="00333181" w:rsidRDefault="003229B7" w:rsidP="00A33297">
      <w:pPr>
        <w:rPr>
          <w:color w:val="auto"/>
        </w:rPr>
      </w:pPr>
    </w:p>
    <w:p w14:paraId="17942FB9" w14:textId="5CC12578" w:rsidR="003229B7" w:rsidRPr="00333181" w:rsidRDefault="003229B7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3.3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Whil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Step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3.2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is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drying,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m</w:t>
      </w:r>
      <w:r w:rsidRPr="00333181">
        <w:rPr>
          <w:color w:val="auto"/>
          <w:highlight w:val="yellow"/>
        </w:rPr>
        <w:t>ix</w:t>
      </w:r>
      <w:r w:rsidR="003C68F9" w:rsidRPr="00333181">
        <w:rPr>
          <w:color w:val="auto"/>
          <w:highlight w:val="yellow"/>
        </w:rPr>
        <w:t xml:space="preserve"> </w:t>
      </w:r>
      <w:r w:rsidR="007C0949" w:rsidRPr="00333181">
        <w:rPr>
          <w:color w:val="auto"/>
          <w:highlight w:val="yellow"/>
        </w:rPr>
        <w:t>togeth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300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3018E4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3224F0" w:rsidRPr="00333181">
        <w:rPr>
          <w:color w:val="auto"/>
          <w:highlight w:val="yellow"/>
        </w:rPr>
        <w:t>1%</w:t>
      </w:r>
      <w:r w:rsidR="003C68F9" w:rsidRPr="00333181">
        <w:rPr>
          <w:color w:val="auto"/>
          <w:highlight w:val="yellow"/>
        </w:rPr>
        <w:t xml:space="preserve"> </w:t>
      </w:r>
      <w:r w:rsidR="003224F0" w:rsidRPr="00333181">
        <w:rPr>
          <w:color w:val="auto"/>
          <w:highlight w:val="yellow"/>
        </w:rPr>
        <w:t>(w/v)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icaine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(Tri)</w:t>
      </w:r>
      <w:r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300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proofErr w:type="gramStart"/>
      <w:r w:rsidR="003018E4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 </w:t>
      </w:r>
      <w:r w:rsidR="003224F0" w:rsidRPr="00333181">
        <w:rPr>
          <w:color w:val="auto"/>
          <w:highlight w:val="yellow"/>
        </w:rPr>
        <w:t>0.1</w:t>
      </w:r>
      <w:proofErr w:type="gramEnd"/>
      <w:r w:rsidR="003224F0" w:rsidRPr="00333181">
        <w:rPr>
          <w:color w:val="auto"/>
          <w:highlight w:val="yellow"/>
        </w:rPr>
        <w:t>%</w:t>
      </w:r>
      <w:r w:rsidR="003C68F9" w:rsidRPr="00333181">
        <w:rPr>
          <w:color w:val="auto"/>
          <w:highlight w:val="yellow"/>
        </w:rPr>
        <w:t xml:space="preserve"> </w:t>
      </w:r>
      <w:r w:rsidR="003224F0" w:rsidRPr="00333181">
        <w:rPr>
          <w:color w:val="auto"/>
          <w:highlight w:val="yellow"/>
        </w:rPr>
        <w:t>(w/v)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Tetramisole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(Tet)</w:t>
      </w:r>
      <w:r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900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3018E4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9.</w:t>
      </w:r>
      <w:r w:rsidR="003C68F9" w:rsidRPr="00333181">
        <w:rPr>
          <w:color w:val="auto"/>
          <w:highlight w:val="yellow"/>
        </w:rPr>
        <w:t xml:space="preserve"> </w:t>
      </w:r>
    </w:p>
    <w:p w14:paraId="757F9657" w14:textId="50518D54" w:rsidR="00AD2350" w:rsidRPr="00333181" w:rsidRDefault="00AD2350" w:rsidP="00A33297">
      <w:pPr>
        <w:rPr>
          <w:color w:val="auto"/>
          <w:highlight w:val="yellow"/>
        </w:rPr>
      </w:pPr>
    </w:p>
    <w:p w14:paraId="63A7B39E" w14:textId="27D08444" w:rsidR="00AD2350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Store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1%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(w/v)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Tricaine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0.1%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(w/v)</w:t>
      </w:r>
      <w:r w:rsidR="003C68F9" w:rsidRPr="00333181">
        <w:rPr>
          <w:color w:val="auto"/>
        </w:rPr>
        <w:t xml:space="preserve"> </w:t>
      </w:r>
      <w:proofErr w:type="spellStart"/>
      <w:r w:rsidR="00AD2350" w:rsidRPr="00333181">
        <w:rPr>
          <w:color w:val="auto"/>
        </w:rPr>
        <w:t>Tetramisole</w:t>
      </w:r>
      <w:proofErr w:type="spellEnd"/>
      <w:r w:rsidR="003C68F9" w:rsidRPr="00333181">
        <w:rPr>
          <w:color w:val="auto"/>
        </w:rPr>
        <w:t xml:space="preserve"> </w:t>
      </w:r>
      <w:r w:rsidR="006C1D67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proofErr w:type="spellStart"/>
      <w:r w:rsidR="006C1D67" w:rsidRPr="00333181">
        <w:rPr>
          <w:color w:val="auto"/>
        </w:rPr>
        <w:t>aliquotes</w:t>
      </w:r>
      <w:proofErr w:type="spellEnd"/>
      <w:r w:rsidR="003C68F9" w:rsidRPr="00333181">
        <w:rPr>
          <w:color w:val="auto"/>
        </w:rPr>
        <w:t xml:space="preserve"> </w:t>
      </w:r>
      <w:r w:rsidR="006C1D67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6C1D67" w:rsidRPr="00333181">
        <w:rPr>
          <w:color w:val="auto"/>
        </w:rPr>
        <w:t>-20</w:t>
      </w:r>
      <w:r w:rsidR="003C68F9" w:rsidRPr="00333181">
        <w:rPr>
          <w:color w:val="auto"/>
        </w:rPr>
        <w:t xml:space="preserve"> </w:t>
      </w:r>
      <w:r w:rsidR="006C1D67" w:rsidRPr="00333181">
        <w:rPr>
          <w:color w:val="auto"/>
        </w:rPr>
        <w:sym w:font="Symbol" w:char="F0B0"/>
      </w:r>
      <w:r w:rsidR="006C1D67" w:rsidRPr="00333181">
        <w:rPr>
          <w:color w:val="auto"/>
        </w:rPr>
        <w:t>C.</w:t>
      </w:r>
      <w:r w:rsidR="003C68F9" w:rsidRPr="00333181">
        <w:rPr>
          <w:color w:val="auto"/>
        </w:rPr>
        <w:t xml:space="preserve"> </w:t>
      </w:r>
      <w:r w:rsidR="00945C99" w:rsidRPr="00333181">
        <w:rPr>
          <w:color w:val="auto"/>
        </w:rPr>
        <w:t>Avoid</w:t>
      </w:r>
      <w:r w:rsidR="003C68F9" w:rsidRPr="00333181">
        <w:rPr>
          <w:color w:val="auto"/>
        </w:rPr>
        <w:t xml:space="preserve"> </w:t>
      </w:r>
      <w:r w:rsidR="00945C99" w:rsidRPr="00333181">
        <w:rPr>
          <w:color w:val="auto"/>
        </w:rPr>
        <w:t>repeated</w:t>
      </w:r>
      <w:r w:rsidR="003C68F9" w:rsidRPr="00333181">
        <w:rPr>
          <w:color w:val="auto"/>
        </w:rPr>
        <w:t xml:space="preserve"> </w:t>
      </w:r>
      <w:r w:rsidR="00945C99" w:rsidRPr="00333181">
        <w:rPr>
          <w:color w:val="auto"/>
        </w:rPr>
        <w:t>freeze</w:t>
      </w:r>
      <w:r w:rsidR="003C68F9" w:rsidRPr="00333181">
        <w:rPr>
          <w:color w:val="auto"/>
        </w:rPr>
        <w:t xml:space="preserve"> </w:t>
      </w:r>
      <w:r w:rsidR="00945C99" w:rsidRPr="00333181">
        <w:rPr>
          <w:color w:val="auto"/>
        </w:rPr>
        <w:t>thaw.</w:t>
      </w:r>
      <w:r w:rsidR="003C68F9" w:rsidRPr="00333181">
        <w:rPr>
          <w:color w:val="auto"/>
        </w:rPr>
        <w:t xml:space="preserve"> </w:t>
      </w:r>
    </w:p>
    <w:p w14:paraId="747F8330" w14:textId="77777777" w:rsidR="008576FD" w:rsidRPr="00333181" w:rsidRDefault="008576FD" w:rsidP="00A33297">
      <w:pPr>
        <w:rPr>
          <w:color w:val="auto"/>
          <w:highlight w:val="yellow"/>
        </w:rPr>
      </w:pPr>
    </w:p>
    <w:p w14:paraId="1D31FC85" w14:textId="73C2F16F" w:rsidR="003229B7" w:rsidRPr="00333181" w:rsidRDefault="003229B7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3.4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Transfer</w:t>
      </w:r>
      <w:r w:rsidR="003C68F9" w:rsidRPr="00333181">
        <w:rPr>
          <w:color w:val="auto"/>
          <w:highlight w:val="yellow"/>
        </w:rPr>
        <w:t xml:space="preserve"> </w:t>
      </w:r>
      <w:r w:rsidR="008576FD" w:rsidRPr="00333181">
        <w:rPr>
          <w:color w:val="auto"/>
          <w:highlight w:val="yellow"/>
        </w:rPr>
        <w:t>600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4F0EBA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4F0EBA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4F0EBA"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watch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glass.</w:t>
      </w:r>
    </w:p>
    <w:p w14:paraId="5CEBA07F" w14:textId="281F4D8E" w:rsidR="008313C8" w:rsidRPr="00333181" w:rsidRDefault="008313C8" w:rsidP="00A33297">
      <w:pPr>
        <w:rPr>
          <w:color w:val="auto"/>
          <w:highlight w:val="yellow"/>
        </w:rPr>
      </w:pPr>
    </w:p>
    <w:p w14:paraId="53EF06F1" w14:textId="3167844E" w:rsidR="008313C8" w:rsidRPr="00333181" w:rsidRDefault="00922CB8" w:rsidP="00A33297">
      <w:pPr>
        <w:rPr>
          <w:color w:val="auto"/>
        </w:rPr>
      </w:pPr>
      <w:r w:rsidRPr="00333181">
        <w:rPr>
          <w:color w:val="auto"/>
          <w:highlight w:val="yellow"/>
        </w:rPr>
        <w:t>3.5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ransfer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12-15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3B6019" w:rsidRPr="00333181">
        <w:rPr>
          <w:color w:val="auto"/>
          <w:highlight w:val="yellow"/>
        </w:rPr>
        <w:t>picked</w:t>
      </w:r>
      <w:r w:rsidR="003C68F9" w:rsidRPr="00333181">
        <w:rPr>
          <w:color w:val="auto"/>
          <w:highlight w:val="yellow"/>
        </w:rPr>
        <w:t xml:space="preserve"> </w:t>
      </w:r>
      <w:r w:rsidR="003B6019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Day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B6019"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watch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glass.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Incubate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min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immobilize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hermaphrodites.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Keep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watch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glass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covered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prevent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evaporati</w:t>
      </w:r>
      <w:r w:rsidR="00B17977" w:rsidRPr="00333181">
        <w:rPr>
          <w:color w:val="auto"/>
          <w:highlight w:val="yellow"/>
        </w:rPr>
        <w:t>ng</w:t>
      </w:r>
      <w:r w:rsidR="00306F57" w:rsidRPr="00333181">
        <w:rPr>
          <w:color w:val="auto"/>
          <w:highlight w:val="yellow"/>
        </w:rPr>
        <w:t>.</w:t>
      </w:r>
    </w:p>
    <w:p w14:paraId="6FF5D8CE" w14:textId="73B02268" w:rsidR="00020CBB" w:rsidRPr="00333181" w:rsidRDefault="00020CBB" w:rsidP="00A33297">
      <w:pPr>
        <w:rPr>
          <w:color w:val="auto"/>
        </w:rPr>
      </w:pPr>
    </w:p>
    <w:p w14:paraId="4724D6CF" w14:textId="4227FEBB" w:rsidR="00256878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herm</w:t>
      </w:r>
      <w:r w:rsidR="00CF2ED3" w:rsidRPr="00333181">
        <w:rPr>
          <w:color w:val="auto"/>
        </w:rPr>
        <w:t>a</w:t>
      </w:r>
      <w:r w:rsidR="00256878" w:rsidRPr="00333181">
        <w:rPr>
          <w:color w:val="auto"/>
        </w:rPr>
        <w:t>ph</w:t>
      </w:r>
      <w:r w:rsidR="00CF2ED3" w:rsidRPr="00333181">
        <w:rPr>
          <w:color w:val="auto"/>
        </w:rPr>
        <w:t>r</w:t>
      </w:r>
      <w:r w:rsidR="00256878" w:rsidRPr="00333181">
        <w:rPr>
          <w:color w:val="auto"/>
        </w:rPr>
        <w:t>odites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nesthetized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leas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30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min.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Less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time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could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moving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cquisitio</w:t>
      </w:r>
      <w:r w:rsidR="00353CD4" w:rsidRPr="00333181">
        <w:rPr>
          <w:color w:val="auto"/>
        </w:rPr>
        <w:t>n</w:t>
      </w:r>
      <w:r w:rsidR="0045209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DE7DEA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DE7DEA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proofErr w:type="spellStart"/>
      <w:r w:rsidR="00DE7DEA" w:rsidRPr="00333181">
        <w:rPr>
          <w:color w:val="auto"/>
        </w:rPr>
        <w:t>interefere</w:t>
      </w:r>
      <w:proofErr w:type="spellEnd"/>
      <w:r w:rsidR="003C68F9" w:rsidRPr="00333181">
        <w:rPr>
          <w:color w:val="auto"/>
        </w:rPr>
        <w:t xml:space="preserve"> </w:t>
      </w:r>
      <w:r w:rsidR="00DE7DEA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DE7DEA" w:rsidRPr="00333181">
        <w:rPr>
          <w:color w:val="auto"/>
        </w:rPr>
        <w:t>imaging.</w:t>
      </w:r>
    </w:p>
    <w:p w14:paraId="17493D2C" w14:textId="77777777" w:rsidR="00256878" w:rsidRPr="00333181" w:rsidRDefault="00256878" w:rsidP="00A33297">
      <w:pPr>
        <w:rPr>
          <w:color w:val="auto"/>
        </w:rPr>
      </w:pPr>
    </w:p>
    <w:p w14:paraId="3298CCFE" w14:textId="5F6163AE" w:rsidR="00020CBB" w:rsidRPr="00333181" w:rsidRDefault="00D62FB6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3.6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While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are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incubating,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pick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50-60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stained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males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Step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3.1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(Step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3.2)</w:t>
      </w:r>
      <w:r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ore</w:t>
      </w:r>
      <w:r w:rsidR="003C68F9" w:rsidRPr="00333181">
        <w:rPr>
          <w:color w:val="auto"/>
          <w:highlight w:val="yellow"/>
        </w:rPr>
        <w:t xml:space="preserve"> </w:t>
      </w:r>
      <w:r w:rsidR="000B07E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0B07E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ar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nti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ep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3.8.</w:t>
      </w:r>
    </w:p>
    <w:p w14:paraId="4E929E09" w14:textId="7B69A5E0" w:rsidR="00306F57" w:rsidRPr="00333181" w:rsidRDefault="00306F57" w:rsidP="00A33297">
      <w:pPr>
        <w:rPr>
          <w:color w:val="auto"/>
          <w:highlight w:val="yellow"/>
        </w:rPr>
      </w:pPr>
    </w:p>
    <w:p w14:paraId="1F0D6F66" w14:textId="1EDDA771" w:rsidR="00306F57" w:rsidRPr="00333181" w:rsidRDefault="00D62FB6" w:rsidP="00A33297">
      <w:pPr>
        <w:rPr>
          <w:color w:val="auto"/>
        </w:rPr>
      </w:pPr>
      <w:r w:rsidRPr="00333181">
        <w:rPr>
          <w:color w:val="auto"/>
          <w:highlight w:val="yellow"/>
        </w:rPr>
        <w:t>3.7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After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min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incubation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solution,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u</w:t>
      </w:r>
      <w:r w:rsidR="008B2254" w:rsidRPr="00333181">
        <w:rPr>
          <w:color w:val="auto"/>
          <w:highlight w:val="yellow"/>
        </w:rPr>
        <w:t>se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glass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Pasteur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pipet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t</w:t>
      </w:r>
      <w:r w:rsidR="00922CB8" w:rsidRPr="00333181">
        <w:rPr>
          <w:color w:val="auto"/>
          <w:highlight w:val="yellow"/>
        </w:rPr>
        <w:t>ransfer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922CB8" w:rsidRPr="00333181">
        <w:rPr>
          <w:color w:val="auto"/>
          <w:highlight w:val="yellow"/>
        </w:rPr>
        <w:t>immobilized</w:t>
      </w:r>
      <w:r w:rsidR="003C68F9" w:rsidRPr="00333181">
        <w:rPr>
          <w:color w:val="auto"/>
          <w:highlight w:val="yellow"/>
        </w:rPr>
        <w:t xml:space="preserve"> </w:t>
      </w:r>
      <w:r w:rsidR="00922CB8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922CB8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watch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glass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an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unseeded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Remove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much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liquid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possible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let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excess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liquid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dry.</w:t>
      </w:r>
    </w:p>
    <w:p w14:paraId="0E5A0817" w14:textId="45415306" w:rsidR="00BF361B" w:rsidRPr="00333181" w:rsidRDefault="00BF361B" w:rsidP="00A33297">
      <w:pPr>
        <w:rPr>
          <w:color w:val="auto"/>
        </w:rPr>
      </w:pPr>
    </w:p>
    <w:p w14:paraId="761AF135" w14:textId="429398F3" w:rsidR="00BF361B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let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dry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excessively.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soon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visible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liquid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evaporated,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begin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next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step.</w:t>
      </w:r>
      <w:r w:rsidR="003C68F9" w:rsidRPr="00333181">
        <w:rPr>
          <w:color w:val="auto"/>
        </w:rPr>
        <w:t xml:space="preserve"> </w:t>
      </w:r>
    </w:p>
    <w:p w14:paraId="3F5BF643" w14:textId="77777777" w:rsidR="00D62FB6" w:rsidRPr="00333181" w:rsidRDefault="00D62FB6" w:rsidP="00A33297">
      <w:pPr>
        <w:rPr>
          <w:color w:val="auto"/>
        </w:rPr>
      </w:pPr>
    </w:p>
    <w:p w14:paraId="42705D0F" w14:textId="28BE483F" w:rsidR="008C2559" w:rsidRPr="00333181" w:rsidRDefault="00D3631F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3.8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nsf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anesthetiz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unseeded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wi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ain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les</w:t>
      </w:r>
      <w:r w:rsidR="00A203CB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Incubate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dark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min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allow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males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mat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with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hermaphrodites</w:t>
      </w:r>
      <w:r w:rsidR="00A203CB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</w:p>
    <w:p w14:paraId="6EE18635" w14:textId="039A7DC2" w:rsidR="00A203CB" w:rsidRPr="00333181" w:rsidRDefault="00A203CB" w:rsidP="00A33297">
      <w:pPr>
        <w:rPr>
          <w:color w:val="auto"/>
          <w:highlight w:val="yellow"/>
        </w:rPr>
      </w:pPr>
    </w:p>
    <w:p w14:paraId="58D73DF0" w14:textId="2E5B7DA6" w:rsidR="00A203CB" w:rsidRPr="00333181" w:rsidRDefault="00A203CB" w:rsidP="00A33297">
      <w:pPr>
        <w:rPr>
          <w:color w:val="auto"/>
        </w:rPr>
      </w:pPr>
      <w:r w:rsidRPr="00333181">
        <w:rPr>
          <w:color w:val="auto"/>
          <w:highlight w:val="yellow"/>
        </w:rPr>
        <w:t>3.9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Afte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min,</w:t>
      </w:r>
      <w:r w:rsidR="003C68F9" w:rsidRPr="00333181">
        <w:rPr>
          <w:color w:val="auto"/>
          <w:highlight w:val="yellow"/>
        </w:rPr>
        <w:t xml:space="preserve"> </w:t>
      </w:r>
      <w:r w:rsidR="00DB0771" w:rsidRPr="00333181">
        <w:rPr>
          <w:color w:val="auto"/>
          <w:highlight w:val="yellow"/>
        </w:rPr>
        <w:t>mount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immediately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imaging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o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t</w:t>
      </w:r>
      <w:r w:rsidR="00E15475" w:rsidRPr="00333181">
        <w:rPr>
          <w:color w:val="auto"/>
          <w:highlight w:val="yellow"/>
        </w:rPr>
        <w:t>ransfer</w:t>
      </w:r>
      <w:r w:rsidR="003C68F9" w:rsidRPr="00333181">
        <w:rPr>
          <w:color w:val="auto"/>
          <w:highlight w:val="yellow"/>
        </w:rPr>
        <w:t xml:space="preserve"> </w:t>
      </w:r>
      <w:r w:rsidR="003018E4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DB0771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new</w:t>
      </w:r>
      <w:r w:rsidR="00C73B45"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seeded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rest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h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before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imaging</w:t>
      </w:r>
      <w:r w:rsidR="00E15475" w:rsidRPr="00333181">
        <w:rPr>
          <w:color w:val="auto"/>
          <w:highlight w:val="yellow"/>
        </w:rPr>
        <w:t>.</w:t>
      </w:r>
      <w:r w:rsidR="003C68F9" w:rsidRPr="00333181">
        <w:rPr>
          <w:color w:val="auto"/>
        </w:rPr>
        <w:t xml:space="preserve"> </w:t>
      </w:r>
    </w:p>
    <w:p w14:paraId="1C19AD95" w14:textId="20BE0CC0" w:rsidR="00E15475" w:rsidRPr="00333181" w:rsidRDefault="00E15475" w:rsidP="00A33297">
      <w:pPr>
        <w:rPr>
          <w:color w:val="auto"/>
        </w:rPr>
      </w:pPr>
    </w:p>
    <w:p w14:paraId="08731CF0" w14:textId="5C89BB51" w:rsidR="00EF78A9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videos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quantify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velocity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Still</w:t>
      </w:r>
      <w:r w:rsidR="003C68F9" w:rsidRPr="00333181">
        <w:rPr>
          <w:color w:val="auto"/>
        </w:rPr>
        <w:t xml:space="preserve"> </w:t>
      </w:r>
      <w:proofErr w:type="gramStart"/>
      <w:r w:rsidR="00C73B45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 </w:t>
      </w:r>
      <w:r w:rsidR="00C73B45" w:rsidRPr="00333181">
        <w:rPr>
          <w:color w:val="auto"/>
        </w:rPr>
        <w:t>of</w:t>
      </w:r>
      <w:proofErr w:type="gramEnd"/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h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quantify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distribution,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proofErr w:type="spellStart"/>
      <w:r w:rsidR="00C73B45" w:rsidRPr="00333181">
        <w:rPr>
          <w:color w:val="auto"/>
        </w:rPr>
        <w:t>spem</w:t>
      </w:r>
      <w:proofErr w:type="spellEnd"/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guidance.</w:t>
      </w:r>
    </w:p>
    <w:p w14:paraId="51D994F6" w14:textId="77777777" w:rsidR="00C73B45" w:rsidRPr="00333181" w:rsidRDefault="00C73B45" w:rsidP="00A33297">
      <w:pPr>
        <w:rPr>
          <w:color w:val="auto"/>
        </w:rPr>
      </w:pPr>
    </w:p>
    <w:p w14:paraId="35FBF5D2" w14:textId="6B3F1032" w:rsidR="00E15475" w:rsidRPr="00333181" w:rsidRDefault="00EF78A9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4.</w:t>
      </w:r>
      <w:r w:rsidR="003C68F9" w:rsidRPr="00333181">
        <w:rPr>
          <w:b/>
          <w:color w:val="auto"/>
          <w:highlight w:val="yellow"/>
        </w:rPr>
        <w:t xml:space="preserve"> </w:t>
      </w:r>
      <w:r w:rsidR="00D56A42"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="00D56A42" w:rsidRPr="00333181">
        <w:rPr>
          <w:b/>
          <w:color w:val="auto"/>
          <w:highlight w:val="yellow"/>
        </w:rPr>
        <w:t>2:</w:t>
      </w:r>
      <w:r w:rsidR="003C68F9" w:rsidRPr="00333181">
        <w:rPr>
          <w:b/>
          <w:color w:val="auto"/>
          <w:highlight w:val="yellow"/>
        </w:rPr>
        <w:t xml:space="preserve"> </w:t>
      </w:r>
      <w:r w:rsidR="00E179BA" w:rsidRPr="00333181">
        <w:rPr>
          <w:b/>
          <w:color w:val="auto"/>
          <w:highlight w:val="yellow"/>
        </w:rPr>
        <w:t>Mounting</w:t>
      </w:r>
      <w:r w:rsidR="003C68F9" w:rsidRPr="00333181">
        <w:rPr>
          <w:b/>
          <w:color w:val="auto"/>
          <w:highlight w:val="yellow"/>
        </w:rPr>
        <w:t xml:space="preserve"> </w:t>
      </w:r>
      <w:r w:rsidR="00E179BA" w:rsidRPr="00333181">
        <w:rPr>
          <w:b/>
          <w:color w:val="auto"/>
          <w:highlight w:val="yellow"/>
        </w:rPr>
        <w:t>worms</w:t>
      </w:r>
      <w:r w:rsidR="003C68F9" w:rsidRPr="00333181">
        <w:rPr>
          <w:b/>
          <w:color w:val="auto"/>
          <w:highlight w:val="yellow"/>
        </w:rPr>
        <w:t xml:space="preserve"> </w:t>
      </w:r>
      <w:r w:rsidR="00E179BA" w:rsidRPr="00333181">
        <w:rPr>
          <w:b/>
          <w:color w:val="auto"/>
          <w:highlight w:val="yellow"/>
        </w:rPr>
        <w:t>for</w:t>
      </w:r>
      <w:r w:rsidR="003C68F9" w:rsidRPr="00333181">
        <w:rPr>
          <w:b/>
          <w:color w:val="auto"/>
          <w:highlight w:val="yellow"/>
        </w:rPr>
        <w:t xml:space="preserve"> </w:t>
      </w:r>
      <w:r w:rsidR="00E179BA" w:rsidRPr="00333181">
        <w:rPr>
          <w:b/>
          <w:color w:val="auto"/>
          <w:highlight w:val="yellow"/>
        </w:rPr>
        <w:t>visualization</w:t>
      </w:r>
      <w:r w:rsidR="003C68F9" w:rsidRPr="00333181">
        <w:rPr>
          <w:b/>
          <w:color w:val="auto"/>
          <w:highlight w:val="yellow"/>
        </w:rPr>
        <w:t xml:space="preserve">  </w:t>
      </w:r>
    </w:p>
    <w:p w14:paraId="19325376" w14:textId="39AE96E3" w:rsidR="00372671" w:rsidRPr="00333181" w:rsidRDefault="00372671" w:rsidP="00A33297">
      <w:pPr>
        <w:rPr>
          <w:color w:val="auto"/>
        </w:rPr>
      </w:pPr>
    </w:p>
    <w:p w14:paraId="714DDA1F" w14:textId="06E0F884" w:rsidR="001A7B86" w:rsidRPr="00333181" w:rsidRDefault="00D56A42" w:rsidP="00A33297">
      <w:pPr>
        <w:rPr>
          <w:b/>
          <w:color w:val="auto"/>
        </w:rPr>
      </w:pPr>
      <w:r w:rsidRPr="00333181">
        <w:rPr>
          <w:b/>
          <w:color w:val="auto"/>
        </w:rPr>
        <w:t>4.1</w:t>
      </w:r>
      <w:r w:rsidR="003C68F9" w:rsidRPr="00333181">
        <w:rPr>
          <w:b/>
          <w:color w:val="auto"/>
        </w:rPr>
        <w:t xml:space="preserve"> </w:t>
      </w:r>
      <w:r w:rsidR="00372671" w:rsidRPr="00333181">
        <w:rPr>
          <w:b/>
          <w:color w:val="auto"/>
        </w:rPr>
        <w:t>Creat</w:t>
      </w:r>
      <w:r w:rsidR="003018E4" w:rsidRPr="00333181">
        <w:rPr>
          <w:b/>
          <w:color w:val="auto"/>
        </w:rPr>
        <w:t>ing</w:t>
      </w:r>
      <w:r w:rsidR="003C68F9" w:rsidRPr="00333181">
        <w:rPr>
          <w:b/>
          <w:color w:val="auto"/>
        </w:rPr>
        <w:t xml:space="preserve"> </w:t>
      </w:r>
      <w:r w:rsidR="00372671" w:rsidRPr="00333181">
        <w:rPr>
          <w:b/>
          <w:color w:val="auto"/>
        </w:rPr>
        <w:t>a</w:t>
      </w:r>
      <w:r w:rsidR="003C68F9" w:rsidRPr="00333181">
        <w:rPr>
          <w:b/>
          <w:color w:val="auto"/>
        </w:rPr>
        <w:t xml:space="preserve"> </w:t>
      </w:r>
      <w:r w:rsidR="00372671" w:rsidRPr="00333181">
        <w:rPr>
          <w:b/>
          <w:color w:val="auto"/>
        </w:rPr>
        <w:t>mounting</w:t>
      </w:r>
      <w:r w:rsidR="003C68F9" w:rsidRPr="00333181">
        <w:rPr>
          <w:b/>
          <w:color w:val="auto"/>
        </w:rPr>
        <w:t xml:space="preserve"> </w:t>
      </w:r>
      <w:r w:rsidR="00372671" w:rsidRPr="00333181">
        <w:rPr>
          <w:b/>
          <w:color w:val="auto"/>
        </w:rPr>
        <w:t>pad</w:t>
      </w:r>
      <w:r w:rsidR="003C68F9" w:rsidRPr="00333181">
        <w:rPr>
          <w:b/>
          <w:color w:val="auto"/>
        </w:rPr>
        <w:t xml:space="preserve"> </w:t>
      </w:r>
      <w:r w:rsidR="004F0EBA" w:rsidRPr="00333181">
        <w:rPr>
          <w:b/>
          <w:color w:val="auto"/>
        </w:rPr>
        <w:t>with</w:t>
      </w:r>
      <w:r w:rsidR="003C68F9" w:rsidRPr="00333181">
        <w:rPr>
          <w:b/>
          <w:color w:val="auto"/>
        </w:rPr>
        <w:t xml:space="preserve"> </w:t>
      </w:r>
      <w:r w:rsidR="00B24BE3" w:rsidRPr="00333181">
        <w:rPr>
          <w:b/>
          <w:color w:val="auto"/>
        </w:rPr>
        <w:t>2%</w:t>
      </w:r>
      <w:r w:rsidR="003C68F9" w:rsidRPr="00333181">
        <w:rPr>
          <w:b/>
          <w:color w:val="auto"/>
        </w:rPr>
        <w:t xml:space="preserve"> </w:t>
      </w:r>
      <w:r w:rsidR="00B24BE3" w:rsidRPr="00333181">
        <w:rPr>
          <w:b/>
          <w:color w:val="auto"/>
        </w:rPr>
        <w:t>agarose</w:t>
      </w:r>
      <w:r w:rsidR="003C68F9" w:rsidRPr="00333181">
        <w:rPr>
          <w:b/>
          <w:color w:val="auto"/>
        </w:rPr>
        <w:t xml:space="preserve"> </w:t>
      </w:r>
      <w:r w:rsidR="00B24BE3" w:rsidRPr="00333181">
        <w:rPr>
          <w:b/>
          <w:color w:val="auto"/>
        </w:rPr>
        <w:t>in</w:t>
      </w:r>
      <w:r w:rsidR="003C68F9" w:rsidRPr="00333181">
        <w:rPr>
          <w:b/>
          <w:color w:val="auto"/>
        </w:rPr>
        <w:t xml:space="preserve"> </w:t>
      </w:r>
      <w:r w:rsidR="003278B6" w:rsidRPr="00333181">
        <w:rPr>
          <w:b/>
          <w:color w:val="auto"/>
        </w:rPr>
        <w:t>H</w:t>
      </w:r>
      <w:r w:rsidR="003278B6" w:rsidRPr="00333181">
        <w:rPr>
          <w:b/>
          <w:color w:val="auto"/>
          <w:vertAlign w:val="subscript"/>
        </w:rPr>
        <w:t>2</w:t>
      </w:r>
      <w:r w:rsidR="006A5980" w:rsidRPr="00333181">
        <w:rPr>
          <w:b/>
          <w:color w:val="auto"/>
        </w:rPr>
        <w:t>O</w:t>
      </w:r>
    </w:p>
    <w:p w14:paraId="2654104C" w14:textId="77777777" w:rsidR="001A7B86" w:rsidRPr="00333181" w:rsidRDefault="001A7B86" w:rsidP="00A33297">
      <w:pPr>
        <w:rPr>
          <w:color w:val="auto"/>
        </w:rPr>
      </w:pPr>
    </w:p>
    <w:p w14:paraId="78950D7E" w14:textId="0DF50F6A" w:rsidR="00D56A42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2%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ad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ulk,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aliquote</w:t>
      </w:r>
      <w:r w:rsidR="001A7B86" w:rsidRPr="00333181">
        <w:rPr>
          <w:color w:val="auto"/>
        </w:rPr>
        <w:t>d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test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tubes</w:t>
      </w:r>
      <w:r w:rsidR="001A7B8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store</w:t>
      </w:r>
      <w:r w:rsidR="003018E4" w:rsidRPr="00333181">
        <w:rPr>
          <w:color w:val="auto"/>
        </w:rPr>
        <w:t>d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4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sym w:font="Symbol" w:char="F0B0"/>
      </w:r>
      <w:r w:rsidR="000A0CA1" w:rsidRPr="00333181">
        <w:rPr>
          <w:color w:val="auto"/>
        </w:rPr>
        <w:t>C</w:t>
      </w:r>
      <w:r w:rsidR="007C5D44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needed,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aliquot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icrowaved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efor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us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tored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heat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lock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prevent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olidifying.</w:t>
      </w:r>
      <w:r w:rsidR="003C68F9" w:rsidRPr="00333181">
        <w:rPr>
          <w:color w:val="auto"/>
        </w:rPr>
        <w:t xml:space="preserve"> </w:t>
      </w:r>
    </w:p>
    <w:p w14:paraId="0A62C6CB" w14:textId="2A82EE88" w:rsidR="004F0EBA" w:rsidRPr="00333181" w:rsidRDefault="004F0EBA" w:rsidP="00A33297">
      <w:pPr>
        <w:rPr>
          <w:color w:val="auto"/>
        </w:rPr>
      </w:pPr>
    </w:p>
    <w:p w14:paraId="6AAC7C02" w14:textId="5473B040" w:rsidR="003278B6" w:rsidRPr="00333181" w:rsidRDefault="003278B6" w:rsidP="00A33297">
      <w:pPr>
        <w:rPr>
          <w:color w:val="auto"/>
        </w:rPr>
      </w:pPr>
      <w:r w:rsidRPr="00333181">
        <w:rPr>
          <w:color w:val="auto"/>
        </w:rPr>
        <w:t>4.1.1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ak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ounting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pad,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alig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hre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icros</w:t>
      </w:r>
      <w:r w:rsidR="00B645AD" w:rsidRPr="00333181">
        <w:rPr>
          <w:color w:val="auto"/>
        </w:rPr>
        <w:t>c</w:t>
      </w:r>
      <w:r w:rsidR="001A7B86" w:rsidRPr="00333181">
        <w:rPr>
          <w:color w:val="auto"/>
        </w:rPr>
        <w:t>op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lides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id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id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long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edges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ouching.</w:t>
      </w:r>
      <w:r w:rsidR="003C68F9" w:rsidRPr="00333181">
        <w:rPr>
          <w:color w:val="auto"/>
        </w:rPr>
        <w:t xml:space="preserve"> </w:t>
      </w:r>
      <w:r w:rsidR="00DF5E7D"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pieces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masking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tape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top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proofErr w:type="gramStart"/>
      <w:r w:rsidR="00902E03" w:rsidRPr="00333181">
        <w:rPr>
          <w:color w:val="auto"/>
        </w:rPr>
        <w:t>both</w:t>
      </w:r>
      <w:r w:rsidR="003C68F9" w:rsidRPr="00333181">
        <w:rPr>
          <w:color w:val="auto"/>
        </w:rPr>
        <w:t xml:space="preserve"> </w:t>
      </w:r>
      <w:r w:rsidR="00902E0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outer</w:t>
      </w:r>
      <w:proofErr w:type="gramEnd"/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lides.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uter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lide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ap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act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upport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o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thickness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resulting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pad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“two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ap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deep”.</w:t>
      </w:r>
      <w:r w:rsidR="003C68F9" w:rsidRPr="00333181">
        <w:rPr>
          <w:color w:val="auto"/>
        </w:rPr>
        <w:t xml:space="preserve"> </w:t>
      </w:r>
    </w:p>
    <w:p w14:paraId="362D7921" w14:textId="2C525D00" w:rsidR="003278B6" w:rsidRPr="00333181" w:rsidRDefault="003278B6" w:rsidP="00A33297">
      <w:pPr>
        <w:rPr>
          <w:color w:val="auto"/>
        </w:rPr>
      </w:pPr>
    </w:p>
    <w:p w14:paraId="6EC69400" w14:textId="77798403" w:rsidR="003278B6" w:rsidRPr="00333181" w:rsidRDefault="003278B6" w:rsidP="00A33297">
      <w:pPr>
        <w:rPr>
          <w:color w:val="auto"/>
        </w:rPr>
      </w:pPr>
      <w:r w:rsidRPr="00333181">
        <w:rPr>
          <w:color w:val="auto"/>
        </w:rPr>
        <w:t>4.1.</w:t>
      </w:r>
      <w:r w:rsidR="001A7B86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~75</w:t>
      </w:r>
      <w:r w:rsidR="003C68F9" w:rsidRPr="00333181">
        <w:rPr>
          <w:color w:val="auto"/>
        </w:rPr>
        <w:t xml:space="preserve"> </w:t>
      </w:r>
      <w:r w:rsidR="00734890" w:rsidRPr="00333181">
        <w:rPr>
          <w:color w:val="auto"/>
        </w:rPr>
        <w:sym w:font="Symbol" w:char="F06D"/>
      </w:r>
      <w:r w:rsidR="00734890" w:rsidRPr="00333181">
        <w:rPr>
          <w:color w:val="auto"/>
        </w:rPr>
        <w:t>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el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2%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ent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(thi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thout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ape).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I</w:t>
      </w:r>
      <w:r w:rsidRPr="00333181">
        <w:rPr>
          <w:color w:val="auto"/>
        </w:rPr>
        <w:t>mmediately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new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croscop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op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agarose.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</w:t>
      </w:r>
      <w:r w:rsidR="00AB033C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op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perpendicular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lides,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end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resting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tap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support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slides</w:t>
      </w:r>
      <w:r w:rsidR="00CA554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79AF09FB" w14:textId="1E64D1FB" w:rsidR="003278B6" w:rsidRPr="00333181" w:rsidRDefault="003278B6" w:rsidP="00A33297">
      <w:pPr>
        <w:rPr>
          <w:color w:val="auto"/>
        </w:rPr>
      </w:pPr>
    </w:p>
    <w:p w14:paraId="1CD8448E" w14:textId="619729FA" w:rsidR="003278B6" w:rsidRPr="00333181" w:rsidRDefault="003278B6" w:rsidP="00A33297">
      <w:pPr>
        <w:rPr>
          <w:color w:val="auto"/>
        </w:rPr>
      </w:pPr>
      <w:r w:rsidRPr="00333181">
        <w:rPr>
          <w:color w:val="auto"/>
        </w:rPr>
        <w:t>4.1.</w:t>
      </w:r>
      <w:r w:rsidR="00AB033C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Let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harden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(~</w:t>
      </w:r>
      <w:r w:rsidR="003C68F9" w:rsidRPr="00333181">
        <w:rPr>
          <w:color w:val="auto"/>
        </w:rPr>
        <w:t xml:space="preserve"> </w:t>
      </w:r>
      <w:r w:rsidR="00856FBB" w:rsidRPr="00333181">
        <w:rPr>
          <w:color w:val="auto"/>
        </w:rPr>
        <w:t>30</w:t>
      </w:r>
      <w:r w:rsidR="003C68F9" w:rsidRPr="00333181">
        <w:rPr>
          <w:color w:val="auto"/>
        </w:rPr>
        <w:t xml:space="preserve"> </w:t>
      </w:r>
      <w:r w:rsidR="00856FBB" w:rsidRPr="00333181">
        <w:rPr>
          <w:color w:val="auto"/>
        </w:rPr>
        <w:t>s</w:t>
      </w:r>
      <w:r w:rsidR="00AB033C" w:rsidRPr="00333181">
        <w:rPr>
          <w:color w:val="auto"/>
        </w:rPr>
        <w:t>).</w:t>
      </w:r>
      <w:r w:rsidR="003C68F9" w:rsidRPr="00333181">
        <w:rPr>
          <w:color w:val="auto"/>
        </w:rPr>
        <w:t xml:space="preserve"> </w:t>
      </w:r>
      <w:r w:rsidR="007B2E23" w:rsidRPr="00333181">
        <w:rPr>
          <w:color w:val="auto"/>
        </w:rPr>
        <w:t>C</w:t>
      </w:r>
      <w:r w:rsidRPr="00333181">
        <w:rPr>
          <w:color w:val="auto"/>
        </w:rPr>
        <w:t>areful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mo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p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1731DA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731DA" w:rsidRPr="00333181">
        <w:rPr>
          <w:color w:val="auto"/>
        </w:rPr>
        <w:t>sliding</w:t>
      </w:r>
      <w:r w:rsidR="003C68F9" w:rsidRPr="00333181">
        <w:rPr>
          <w:color w:val="auto"/>
        </w:rPr>
        <w:t xml:space="preserve"> </w:t>
      </w:r>
      <w:r w:rsidR="001731DA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1731DA" w:rsidRPr="00333181">
        <w:rPr>
          <w:color w:val="auto"/>
        </w:rPr>
        <w:t>off</w:t>
      </w:r>
      <w:r w:rsidR="003C68F9" w:rsidRPr="00333181">
        <w:rPr>
          <w:color w:val="auto"/>
        </w:rPr>
        <w:t xml:space="preserve"> </w:t>
      </w:r>
      <w:r w:rsidR="00AD437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D4376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AD4376" w:rsidRPr="00333181">
        <w:rPr>
          <w:color w:val="auto"/>
        </w:rPr>
        <w:t>pad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036E7F3C" w14:textId="77777777" w:rsidR="003278B6" w:rsidRPr="00333181" w:rsidRDefault="003278B6" w:rsidP="00A33297">
      <w:pPr>
        <w:rPr>
          <w:color w:val="auto"/>
          <w:highlight w:val="yellow"/>
        </w:rPr>
      </w:pPr>
    </w:p>
    <w:p w14:paraId="5E6EC14C" w14:textId="23D37D6E" w:rsidR="004F0EBA" w:rsidRPr="00333181" w:rsidRDefault="004F0EBA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4.2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c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10-15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B24BE3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B24BE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B033C" w:rsidRPr="00333181">
        <w:rPr>
          <w:color w:val="auto"/>
          <w:highlight w:val="yellow"/>
        </w:rPr>
        <w:t>2%</w:t>
      </w:r>
      <w:r w:rsidR="003C68F9" w:rsidRPr="00333181">
        <w:rPr>
          <w:color w:val="auto"/>
          <w:highlight w:val="yellow"/>
        </w:rPr>
        <w:t xml:space="preserve"> </w:t>
      </w:r>
      <w:r w:rsidR="00AB033C" w:rsidRPr="00333181">
        <w:rPr>
          <w:color w:val="auto"/>
          <w:highlight w:val="yellow"/>
        </w:rPr>
        <w:t>agarose</w:t>
      </w:r>
      <w:r w:rsidR="003C68F9" w:rsidRPr="00333181">
        <w:rPr>
          <w:color w:val="auto"/>
          <w:highlight w:val="yellow"/>
        </w:rPr>
        <w:t xml:space="preserve"> </w:t>
      </w:r>
      <w:r w:rsidR="00B24BE3" w:rsidRPr="00333181">
        <w:rPr>
          <w:color w:val="auto"/>
          <w:highlight w:val="yellow"/>
        </w:rPr>
        <w:t>pad</w:t>
      </w:r>
      <w:r w:rsidR="003278B6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nsfer</w:t>
      </w:r>
      <w:r w:rsidR="003C68F9" w:rsidRPr="00333181">
        <w:rPr>
          <w:color w:val="auto"/>
          <w:highlight w:val="yellow"/>
        </w:rPr>
        <w:t xml:space="preserve"> </w:t>
      </w:r>
      <w:r w:rsidR="00AB033C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B033C" w:rsidRPr="00333181">
        <w:rPr>
          <w:color w:val="auto"/>
          <w:highlight w:val="yellow"/>
        </w:rPr>
        <w:t>mat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</w:t>
      </w:r>
      <w:r w:rsidR="00AB033C" w:rsidRPr="00333181">
        <w:rPr>
          <w:color w:val="auto"/>
          <w:highlight w:val="yellow"/>
        </w:rPr>
        <w:t>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ad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</w:rPr>
        <w:t>Tak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nsf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ossible</w:t>
      </w:r>
      <w:r w:rsidR="003278B6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195F72D1" w14:textId="415F86BE" w:rsidR="003278B6" w:rsidRPr="00333181" w:rsidRDefault="003278B6" w:rsidP="00A33297">
      <w:pPr>
        <w:rPr>
          <w:color w:val="auto"/>
          <w:highlight w:val="yellow"/>
        </w:rPr>
      </w:pPr>
    </w:p>
    <w:p w14:paraId="08C10417" w14:textId="755D7214" w:rsidR="003278B6" w:rsidRPr="00333181" w:rsidRDefault="003278B6" w:rsidP="00A33297">
      <w:pPr>
        <w:rPr>
          <w:color w:val="auto"/>
        </w:rPr>
      </w:pPr>
      <w:r w:rsidRPr="00333181">
        <w:rPr>
          <w:color w:val="auto"/>
          <w:highlight w:val="yellow"/>
        </w:rPr>
        <w:t>4.3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c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ver</w:t>
      </w:r>
      <w:r w:rsidR="003C68F9" w:rsidRPr="00333181">
        <w:rPr>
          <w:color w:val="auto"/>
          <w:highlight w:val="yellow"/>
        </w:rPr>
        <w:t xml:space="preserve"> </w:t>
      </w:r>
      <w:proofErr w:type="gramStart"/>
      <w:r w:rsidRPr="00333181">
        <w:rPr>
          <w:color w:val="auto"/>
          <w:highlight w:val="yellow"/>
        </w:rPr>
        <w:t>slip</w:t>
      </w:r>
      <w:proofErr w:type="gram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v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CF6910" w:rsidRPr="00333181">
        <w:rPr>
          <w:color w:val="auto"/>
          <w:highlight w:val="yellow"/>
        </w:rPr>
        <w:t>worms</w:t>
      </w:r>
      <w:r w:rsidR="003C68F9" w:rsidRPr="00333181">
        <w:rPr>
          <w:color w:val="auto"/>
          <w:highlight w:val="yellow"/>
        </w:rPr>
        <w:t xml:space="preserve"> </w:t>
      </w:r>
      <w:r w:rsidR="00CF6910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CF6910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CF6910" w:rsidRPr="00333181">
        <w:rPr>
          <w:color w:val="auto"/>
          <w:highlight w:val="yellow"/>
        </w:rPr>
        <w:t>agaro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ad.</w:t>
      </w:r>
      <w:r w:rsidR="003C68F9" w:rsidRPr="00333181">
        <w:rPr>
          <w:color w:val="auto"/>
        </w:rPr>
        <w:t xml:space="preserve"> </w:t>
      </w:r>
    </w:p>
    <w:p w14:paraId="2FE601F9" w14:textId="1DFA4168" w:rsidR="005B0E2D" w:rsidRPr="00333181" w:rsidRDefault="005B0E2D" w:rsidP="00A33297">
      <w:pPr>
        <w:rPr>
          <w:color w:val="auto"/>
        </w:rPr>
      </w:pPr>
    </w:p>
    <w:p w14:paraId="24ABE9EE" w14:textId="4B940836" w:rsidR="005B0E2D" w:rsidRPr="00333181" w:rsidRDefault="005B0E2D" w:rsidP="00A33297">
      <w:pPr>
        <w:rPr>
          <w:b/>
          <w:color w:val="auto"/>
        </w:rPr>
      </w:pPr>
      <w:r w:rsidRPr="00333181">
        <w:rPr>
          <w:b/>
          <w:color w:val="auto"/>
          <w:highlight w:val="yellow"/>
        </w:rPr>
        <w:t>5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2:</w:t>
      </w:r>
      <w:r w:rsidR="003C68F9" w:rsidRPr="00333181">
        <w:rPr>
          <w:b/>
          <w:color w:val="auto"/>
          <w:highlight w:val="yellow"/>
        </w:rPr>
        <w:t xml:space="preserve"> </w:t>
      </w:r>
      <w:r w:rsidR="007A231C" w:rsidRPr="00333181">
        <w:rPr>
          <w:b/>
          <w:color w:val="auto"/>
          <w:highlight w:val="yellow"/>
        </w:rPr>
        <w:t>Image</w:t>
      </w:r>
      <w:r w:rsidR="003C68F9" w:rsidRPr="00333181">
        <w:rPr>
          <w:b/>
          <w:color w:val="auto"/>
          <w:highlight w:val="yellow"/>
        </w:rPr>
        <w:t xml:space="preserve"> </w:t>
      </w:r>
      <w:r w:rsidR="000B2E31" w:rsidRPr="00333181">
        <w:rPr>
          <w:b/>
          <w:color w:val="auto"/>
          <w:highlight w:val="yellow"/>
        </w:rPr>
        <w:t>a</w:t>
      </w:r>
      <w:r w:rsidR="007A231C" w:rsidRPr="00333181">
        <w:rPr>
          <w:b/>
          <w:color w:val="auto"/>
          <w:highlight w:val="yellow"/>
        </w:rPr>
        <w:t>cquisition</w:t>
      </w:r>
      <w:r w:rsidR="003C68F9" w:rsidRPr="00333181">
        <w:rPr>
          <w:b/>
          <w:color w:val="auto"/>
          <w:highlight w:val="yellow"/>
        </w:rPr>
        <w:t xml:space="preserve"> </w:t>
      </w:r>
      <w:r w:rsidR="00FC53C0" w:rsidRPr="00333181">
        <w:rPr>
          <w:b/>
          <w:color w:val="auto"/>
          <w:highlight w:val="yellow"/>
        </w:rPr>
        <w:t>setup</w:t>
      </w:r>
    </w:p>
    <w:p w14:paraId="05BDBC2C" w14:textId="2AEF4188" w:rsidR="00E179BA" w:rsidRPr="00333181" w:rsidRDefault="00E179BA" w:rsidP="00A33297">
      <w:pPr>
        <w:rPr>
          <w:color w:val="auto"/>
        </w:rPr>
      </w:pPr>
    </w:p>
    <w:p w14:paraId="55F47FA1" w14:textId="16D18BD7" w:rsidR="00522896" w:rsidRPr="00333181" w:rsidRDefault="00595436" w:rsidP="00616E78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Any</w:t>
      </w:r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upright</w:t>
      </w:r>
      <w:r w:rsidR="003C68F9" w:rsidRPr="00333181">
        <w:rPr>
          <w:color w:val="auto"/>
        </w:rPr>
        <w:t xml:space="preserve"> </w:t>
      </w:r>
      <w:proofErr w:type="spellStart"/>
      <w:r w:rsidR="001B08BC" w:rsidRPr="00333181">
        <w:rPr>
          <w:color w:val="auto"/>
        </w:rPr>
        <w:t>miscroscope</w:t>
      </w:r>
      <w:proofErr w:type="spellEnd"/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equipped</w:t>
      </w:r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epi-fluorescence</w:t>
      </w:r>
      <w:r w:rsidR="00755D7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1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6</w:t>
      </w:r>
      <w:r w:rsidR="0095171E" w:rsidRPr="00333181">
        <w:rPr>
          <w:color w:val="auto"/>
        </w:rPr>
        <w:t>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objectives,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digital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camera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cquir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distribution.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capabl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cquiring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time-lapse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require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ssessing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speed,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velocity,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 </w:t>
      </w:r>
    </w:p>
    <w:p w14:paraId="37B1BACD" w14:textId="77777777" w:rsidR="00E179BA" w:rsidRPr="00333181" w:rsidRDefault="00E179BA" w:rsidP="00A33297">
      <w:pPr>
        <w:rPr>
          <w:color w:val="auto"/>
        </w:rPr>
      </w:pPr>
    </w:p>
    <w:p w14:paraId="25AC04BC" w14:textId="63BD9FB3" w:rsidR="003278B6" w:rsidRPr="00333181" w:rsidRDefault="0092472F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5.1</w:t>
      </w:r>
      <w:r w:rsidR="003C68F9" w:rsidRPr="00333181">
        <w:rPr>
          <w:b/>
          <w:color w:val="auto"/>
          <w:highlight w:val="yellow"/>
        </w:rPr>
        <w:t xml:space="preserve"> </w:t>
      </w:r>
      <w:r w:rsidR="005E318E" w:rsidRPr="00333181">
        <w:rPr>
          <w:b/>
          <w:color w:val="auto"/>
          <w:highlight w:val="yellow"/>
        </w:rPr>
        <w:t>Image</w:t>
      </w:r>
      <w:r w:rsidR="003C68F9" w:rsidRPr="00333181">
        <w:rPr>
          <w:b/>
          <w:color w:val="auto"/>
          <w:highlight w:val="yellow"/>
        </w:rPr>
        <w:t xml:space="preserve"> </w:t>
      </w:r>
      <w:r w:rsidR="005E318E" w:rsidRPr="00333181">
        <w:rPr>
          <w:b/>
          <w:color w:val="auto"/>
          <w:highlight w:val="yellow"/>
        </w:rPr>
        <w:t>acquisition</w:t>
      </w:r>
      <w:r w:rsidR="003C68F9" w:rsidRPr="00333181">
        <w:rPr>
          <w:b/>
          <w:color w:val="auto"/>
          <w:highlight w:val="yellow"/>
        </w:rPr>
        <w:t xml:space="preserve"> </w:t>
      </w:r>
      <w:r w:rsidR="00B4185A" w:rsidRPr="00333181">
        <w:rPr>
          <w:b/>
          <w:color w:val="auto"/>
          <w:highlight w:val="yellow"/>
        </w:rPr>
        <w:t>1</w:t>
      </w:r>
      <w:r w:rsidR="003C68F9" w:rsidRPr="00333181">
        <w:rPr>
          <w:b/>
          <w:color w:val="auto"/>
          <w:highlight w:val="yellow"/>
        </w:rPr>
        <w:t xml:space="preserve"> </w:t>
      </w:r>
      <w:r w:rsidR="00B4185A" w:rsidRPr="00333181">
        <w:rPr>
          <w:b/>
          <w:color w:val="auto"/>
          <w:highlight w:val="yellow"/>
        </w:rPr>
        <w:t>h</w:t>
      </w:r>
      <w:r w:rsidR="003C68F9" w:rsidRPr="00333181">
        <w:rPr>
          <w:b/>
          <w:color w:val="auto"/>
          <w:highlight w:val="yellow"/>
        </w:rPr>
        <w:t xml:space="preserve"> </w:t>
      </w:r>
      <w:r w:rsidR="00B4185A" w:rsidRPr="00333181">
        <w:rPr>
          <w:b/>
          <w:color w:val="auto"/>
          <w:highlight w:val="yellow"/>
        </w:rPr>
        <w:t>after</w:t>
      </w:r>
      <w:r w:rsidR="003C68F9" w:rsidRPr="00333181">
        <w:rPr>
          <w:b/>
          <w:color w:val="auto"/>
          <w:highlight w:val="yellow"/>
        </w:rPr>
        <w:t xml:space="preserve"> </w:t>
      </w:r>
      <w:r w:rsidR="00B4185A" w:rsidRPr="00333181">
        <w:rPr>
          <w:b/>
          <w:color w:val="auto"/>
          <w:highlight w:val="yellow"/>
        </w:rPr>
        <w:t>mating</w:t>
      </w:r>
    </w:p>
    <w:p w14:paraId="0C558C4D" w14:textId="32DD2FEC" w:rsidR="002C3F79" w:rsidRPr="00333181" w:rsidRDefault="002C3F79" w:rsidP="00A33297">
      <w:pPr>
        <w:rPr>
          <w:color w:val="auto"/>
          <w:highlight w:val="yellow"/>
        </w:rPr>
      </w:pPr>
    </w:p>
    <w:p w14:paraId="036373E4" w14:textId="1520DE8B" w:rsidR="00777A2C" w:rsidRPr="00333181" w:rsidRDefault="002C3F79" w:rsidP="00A33297">
      <w:pPr>
        <w:rPr>
          <w:color w:val="auto"/>
        </w:rPr>
      </w:pPr>
      <w:r w:rsidRPr="00333181">
        <w:rPr>
          <w:color w:val="auto"/>
          <w:highlight w:val="yellow"/>
        </w:rPr>
        <w:t>5.1.1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ou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li</w:t>
      </w:r>
      <w:r w:rsidR="00136F38" w:rsidRPr="00333181">
        <w:rPr>
          <w:color w:val="auto"/>
          <w:highlight w:val="yellow"/>
        </w:rPr>
        <w:t>de</w:t>
      </w:r>
      <w:r w:rsidR="003C68F9" w:rsidRPr="00333181">
        <w:rPr>
          <w:color w:val="auto"/>
          <w:highlight w:val="yellow"/>
        </w:rPr>
        <w:t xml:space="preserve"> </w:t>
      </w:r>
      <w:r w:rsidR="00136F38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136F38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136F38" w:rsidRPr="00333181">
        <w:rPr>
          <w:color w:val="auto"/>
          <w:highlight w:val="yellow"/>
        </w:rPr>
        <w:t>microscope</w:t>
      </w:r>
      <w:r w:rsidR="003C68F9" w:rsidRPr="00333181">
        <w:rPr>
          <w:color w:val="auto"/>
          <w:highlight w:val="yellow"/>
        </w:rPr>
        <w:t xml:space="preserve"> </w:t>
      </w:r>
      <w:r w:rsidR="00136F38" w:rsidRPr="00333181">
        <w:rPr>
          <w:color w:val="auto"/>
          <w:highlight w:val="yellow"/>
        </w:rPr>
        <w:t>stage</w:t>
      </w:r>
      <w:r w:rsidR="003018E4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L</w:t>
      </w:r>
      <w:r w:rsidR="00334BEE" w:rsidRPr="00333181">
        <w:rPr>
          <w:color w:val="auto"/>
        </w:rPr>
        <w:t>ook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eye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piece</w:t>
      </w:r>
      <w:r w:rsidR="007745AF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s</w:t>
      </w:r>
      <w:r w:rsidR="00136F38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pad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1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objectiv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red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fluorescence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emission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filter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(</w:t>
      </w:r>
      <w:r w:rsidR="00777A2C" w:rsidRPr="00333181">
        <w:rPr>
          <w:color w:val="auto"/>
        </w:rPr>
        <w:t>TRITC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filter</w:t>
      </w:r>
      <w:r w:rsidR="009F5272" w:rsidRPr="00333181">
        <w:rPr>
          <w:color w:val="auto"/>
        </w:rPr>
        <w:t>)</w:t>
      </w:r>
      <w:r w:rsidR="00777A2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Onc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found,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briefly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urn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fluorescenc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se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mated.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06C98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A06C98" w:rsidRPr="00333181">
        <w:rPr>
          <w:color w:val="auto"/>
        </w:rPr>
        <w:t>visibl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uterus,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switch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6</w:t>
      </w:r>
      <w:r w:rsidR="00522896" w:rsidRPr="00333181">
        <w:rPr>
          <w:color w:val="auto"/>
        </w:rPr>
        <w:t>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objective.</w:t>
      </w:r>
    </w:p>
    <w:p w14:paraId="4DCB498E" w14:textId="6513CCAA" w:rsidR="00EA0366" w:rsidRPr="00333181" w:rsidRDefault="00EA0366" w:rsidP="00A33297">
      <w:pPr>
        <w:rPr>
          <w:color w:val="auto"/>
        </w:rPr>
      </w:pPr>
    </w:p>
    <w:p w14:paraId="439F9403" w14:textId="4C7BEDA6" w:rsidR="00EA0366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F5134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pressur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created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6</w:t>
      </w:r>
      <w:r w:rsidR="00522896" w:rsidRPr="00333181">
        <w:rPr>
          <w:color w:val="auto"/>
        </w:rPr>
        <w:t>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objectiv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coverslip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E773FE" w:rsidRPr="00333181">
        <w:rPr>
          <w:color w:val="auto"/>
        </w:rPr>
        <w:t>damage</w:t>
      </w:r>
      <w:r w:rsidR="003C68F9" w:rsidRPr="00333181">
        <w:rPr>
          <w:color w:val="auto"/>
        </w:rPr>
        <w:t xml:space="preserve"> </w:t>
      </w:r>
      <w:r w:rsidR="00F51340" w:rsidRPr="00333181">
        <w:rPr>
          <w:color w:val="auto"/>
        </w:rPr>
        <w:t>some</w:t>
      </w:r>
      <w:r w:rsidR="003C68F9" w:rsidRPr="00333181">
        <w:rPr>
          <w:color w:val="auto"/>
        </w:rPr>
        <w:t xml:space="preserve"> </w:t>
      </w:r>
      <w:r w:rsidR="00F51340" w:rsidRPr="00333181">
        <w:rPr>
          <w:color w:val="auto"/>
        </w:rPr>
        <w:t>fragile</w:t>
      </w:r>
      <w:r w:rsidR="003C68F9" w:rsidRPr="00333181">
        <w:rPr>
          <w:color w:val="auto"/>
        </w:rPr>
        <w:t xml:space="preserve"> </w:t>
      </w:r>
      <w:r w:rsidR="00E773FE" w:rsidRPr="00333181">
        <w:rPr>
          <w:color w:val="auto"/>
        </w:rPr>
        <w:t>worm</w:t>
      </w:r>
      <w:r w:rsidR="00F51340" w:rsidRPr="00333181">
        <w:rPr>
          <w:color w:val="auto"/>
        </w:rPr>
        <w:t>s</w:t>
      </w:r>
      <w:r w:rsidR="00F96DE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caus</w:t>
      </w:r>
      <w:r w:rsidR="00F96DE4" w:rsidRPr="00333181">
        <w:rPr>
          <w:color w:val="auto"/>
        </w:rPr>
        <w:t>ing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intestine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extrude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animal</w:t>
      </w:r>
      <w:r w:rsidR="00EA0366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Scanning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successful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1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objectiv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minimiz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00C25" w:rsidRPr="00333181">
        <w:rPr>
          <w:color w:val="auto"/>
        </w:rPr>
        <w:t>worm</w:t>
      </w:r>
      <w:r w:rsidR="00136BDE" w:rsidRPr="00333181">
        <w:rPr>
          <w:color w:val="auto"/>
        </w:rPr>
        <w:t>s’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exposur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added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pressure.</w:t>
      </w:r>
      <w:r w:rsidR="003C68F9" w:rsidRPr="00333181">
        <w:rPr>
          <w:color w:val="auto"/>
        </w:rPr>
        <w:t xml:space="preserve"> </w:t>
      </w:r>
      <w:r w:rsidR="007029EB"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expos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extended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periods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fluorescent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light</w:t>
      </w:r>
      <w:r w:rsidR="00136BDE" w:rsidRPr="00333181">
        <w:rPr>
          <w:color w:val="auto"/>
        </w:rPr>
        <w:t>.</w:t>
      </w:r>
    </w:p>
    <w:p w14:paraId="1EA9BC34" w14:textId="77777777" w:rsidR="00777A2C" w:rsidRPr="00333181" w:rsidRDefault="00777A2C" w:rsidP="00A33297">
      <w:pPr>
        <w:rPr>
          <w:color w:val="auto"/>
        </w:rPr>
      </w:pPr>
    </w:p>
    <w:p w14:paraId="6A844301" w14:textId="01E269DE" w:rsidR="002C3F79" w:rsidRPr="00333181" w:rsidRDefault="00777A2C" w:rsidP="00A33297">
      <w:pPr>
        <w:rPr>
          <w:color w:val="auto"/>
        </w:rPr>
      </w:pPr>
      <w:r w:rsidRPr="00333181">
        <w:rPr>
          <w:color w:val="auto"/>
          <w:highlight w:val="yellow"/>
        </w:rPr>
        <w:t>5.1.2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Using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Differential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nterferenc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Contrast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Microscopy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(DIC),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p</w:t>
      </w:r>
      <w:r w:rsidR="004D05D5" w:rsidRPr="00333181">
        <w:rPr>
          <w:color w:val="auto"/>
          <w:highlight w:val="yellow"/>
        </w:rPr>
        <w:t>osition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worm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so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that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both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vulva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one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spermatheca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are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view.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Focus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mag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focusing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925A0" w:rsidRPr="00333181">
        <w:rPr>
          <w:color w:val="auto"/>
          <w:highlight w:val="yellow"/>
        </w:rPr>
        <w:t>center</w:t>
      </w:r>
      <w:r w:rsidR="003C68F9" w:rsidRPr="00333181">
        <w:rPr>
          <w:color w:val="auto"/>
          <w:highlight w:val="yellow"/>
        </w:rPr>
        <w:t xml:space="preserve"> </w:t>
      </w:r>
      <w:r w:rsidR="00406AD1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406AD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permatheca.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Check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exposur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both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DIC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RITC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channels.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DIC,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nternal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worm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tructures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hould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clearly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visible.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RITC,</w:t>
      </w:r>
      <w:r w:rsidR="003C68F9" w:rsidRPr="00333181">
        <w:rPr>
          <w:color w:val="auto"/>
          <w:highlight w:val="yellow"/>
        </w:rPr>
        <w:t xml:space="preserve"> </w:t>
      </w:r>
      <w:r w:rsidR="008C51C4" w:rsidRPr="00333181">
        <w:rPr>
          <w:color w:val="auto"/>
          <w:highlight w:val="yellow"/>
        </w:rPr>
        <w:t>individual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hould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visibl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distinct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puncta.</w:t>
      </w:r>
      <w:r w:rsidR="003C68F9" w:rsidRPr="00333181">
        <w:rPr>
          <w:color w:val="auto"/>
          <w:highlight w:val="yellow"/>
        </w:rPr>
        <w:t xml:space="preserve"> </w:t>
      </w:r>
    </w:p>
    <w:p w14:paraId="0D5F016F" w14:textId="134ED7F7" w:rsidR="00136BDE" w:rsidRPr="00333181" w:rsidRDefault="00136BDE" w:rsidP="00A33297">
      <w:pPr>
        <w:rPr>
          <w:color w:val="auto"/>
        </w:rPr>
      </w:pPr>
    </w:p>
    <w:p w14:paraId="52BFCEFC" w14:textId="1B7DB081" w:rsidR="00136BDE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captur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vulva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long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fit</w:t>
      </w:r>
      <w:r w:rsidR="003C68F9" w:rsidRPr="00333181">
        <w:rPr>
          <w:color w:val="auto"/>
        </w:rPr>
        <w:t xml:space="preserve"> </w:t>
      </w:r>
      <w:r w:rsidR="00E773FE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image,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separate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aken.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I</w:t>
      </w:r>
      <w:r w:rsidR="004B7355" w:rsidRPr="00333181">
        <w:rPr>
          <w:color w:val="auto"/>
        </w:rPr>
        <w:t>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necessary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proofErr w:type="gramStart"/>
      <w:r w:rsidR="004B7355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of</w:t>
      </w:r>
      <w:proofErr w:type="gramEnd"/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sam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exposur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level.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ndividual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distinguished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quantified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fluorescence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images</w:t>
      </w:r>
      <w:r w:rsidR="004B7355" w:rsidRPr="00333181">
        <w:rPr>
          <w:color w:val="auto"/>
        </w:rPr>
        <w:t>.</w:t>
      </w:r>
    </w:p>
    <w:p w14:paraId="037DF9B9" w14:textId="592E1648" w:rsidR="00B4185A" w:rsidRPr="00333181" w:rsidRDefault="00B4185A" w:rsidP="00A33297">
      <w:pPr>
        <w:rPr>
          <w:color w:val="auto"/>
        </w:rPr>
      </w:pPr>
    </w:p>
    <w:p w14:paraId="5819AE95" w14:textId="0E7C77D9" w:rsidR="00B4185A" w:rsidRPr="00333181" w:rsidRDefault="00B4185A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5.1.3</w:t>
      </w:r>
      <w:r w:rsidR="003C68F9" w:rsidRPr="00333181">
        <w:rPr>
          <w:color w:val="auto"/>
          <w:highlight w:val="yellow"/>
        </w:rPr>
        <w:t xml:space="preserve"> </w:t>
      </w:r>
      <w:r w:rsidR="00F41982" w:rsidRPr="00333181">
        <w:rPr>
          <w:color w:val="auto"/>
          <w:highlight w:val="yellow"/>
        </w:rPr>
        <w:t>Acquire</w:t>
      </w:r>
      <w:r w:rsidR="003C68F9" w:rsidRPr="00333181">
        <w:rPr>
          <w:color w:val="auto"/>
          <w:highlight w:val="yellow"/>
        </w:rPr>
        <w:t xml:space="preserve"> </w:t>
      </w:r>
      <w:r w:rsidR="00CB63C7" w:rsidRPr="00333181">
        <w:rPr>
          <w:color w:val="auto"/>
          <w:highlight w:val="yellow"/>
        </w:rPr>
        <w:t>DIC</w:t>
      </w:r>
      <w:r w:rsidR="003C68F9" w:rsidRPr="00333181">
        <w:rPr>
          <w:color w:val="auto"/>
          <w:highlight w:val="yellow"/>
        </w:rPr>
        <w:t xml:space="preserve"> </w:t>
      </w:r>
      <w:r w:rsidR="00CB63C7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CB63C7" w:rsidRPr="00333181">
        <w:rPr>
          <w:color w:val="auto"/>
          <w:highlight w:val="yellow"/>
        </w:rPr>
        <w:t>fluorescence</w:t>
      </w:r>
      <w:r w:rsidR="003C68F9" w:rsidRPr="00333181">
        <w:rPr>
          <w:color w:val="auto"/>
          <w:highlight w:val="yellow"/>
        </w:rPr>
        <w:t xml:space="preserve"> </w:t>
      </w:r>
      <w:r w:rsidR="00F41982"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="009836FD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9836FD" w:rsidRPr="00333181">
        <w:rPr>
          <w:color w:val="auto"/>
          <w:highlight w:val="yellow"/>
        </w:rPr>
        <w:t>each</w:t>
      </w:r>
      <w:r w:rsidR="003C68F9" w:rsidRPr="00333181">
        <w:rPr>
          <w:color w:val="auto"/>
          <w:highlight w:val="yellow"/>
        </w:rPr>
        <w:t xml:space="preserve"> </w:t>
      </w:r>
      <w:r w:rsidR="009836FD" w:rsidRPr="00333181">
        <w:rPr>
          <w:color w:val="auto"/>
          <w:highlight w:val="yellow"/>
        </w:rPr>
        <w:t>uterus</w:t>
      </w:r>
      <w:r w:rsidR="00F41982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</w:p>
    <w:p w14:paraId="5ED017AC" w14:textId="03057D5B" w:rsidR="00B81FBD" w:rsidRPr="00333181" w:rsidRDefault="00B81FBD" w:rsidP="00A33297">
      <w:pPr>
        <w:rPr>
          <w:color w:val="auto"/>
          <w:highlight w:val="yellow"/>
        </w:rPr>
      </w:pPr>
    </w:p>
    <w:p w14:paraId="04A6B6B2" w14:textId="22CDE46A" w:rsidR="00B81FBD" w:rsidRPr="00333181" w:rsidRDefault="00B81FBD" w:rsidP="00A33297">
      <w:pPr>
        <w:rPr>
          <w:color w:val="auto"/>
        </w:rPr>
      </w:pPr>
      <w:r w:rsidRPr="00333181">
        <w:rPr>
          <w:color w:val="auto"/>
        </w:rPr>
        <w:t>5.1.4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e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ep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5.1.1-5.1.3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nti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d.</w:t>
      </w:r>
      <w:r w:rsidR="003C68F9" w:rsidRPr="00333181">
        <w:rPr>
          <w:color w:val="auto"/>
        </w:rPr>
        <w:t xml:space="preserve"> </w:t>
      </w:r>
    </w:p>
    <w:p w14:paraId="458F509C" w14:textId="4D120200" w:rsidR="0092472F" w:rsidRPr="00333181" w:rsidRDefault="0092472F" w:rsidP="00A33297">
      <w:pPr>
        <w:rPr>
          <w:color w:val="auto"/>
        </w:rPr>
      </w:pPr>
    </w:p>
    <w:p w14:paraId="46E38AC6" w14:textId="2E27E214" w:rsidR="0092472F" w:rsidRPr="00333181" w:rsidRDefault="0092472F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5.2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Capturing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time-lapse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videos</w:t>
      </w:r>
    </w:p>
    <w:p w14:paraId="7D34F01A" w14:textId="38D6C6F7" w:rsidR="0092472F" w:rsidRPr="00333181" w:rsidRDefault="0092472F" w:rsidP="00A33297">
      <w:pPr>
        <w:rPr>
          <w:b/>
          <w:color w:val="auto"/>
          <w:highlight w:val="yellow"/>
        </w:rPr>
      </w:pPr>
    </w:p>
    <w:p w14:paraId="229BB265" w14:textId="3C67BEF5" w:rsidR="005C565E" w:rsidRPr="00333181" w:rsidRDefault="00B4220A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5.2.1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ca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garo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a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oc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a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nta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ab</w:t>
      </w:r>
      <w:r w:rsidR="00CC418A" w:rsidRPr="00333181">
        <w:rPr>
          <w:color w:val="auto"/>
          <w:highlight w:val="yellow"/>
        </w:rPr>
        <w:t>e</w:t>
      </w:r>
      <w:r w:rsidRPr="00333181">
        <w:rPr>
          <w:color w:val="auto"/>
          <w:highlight w:val="yellow"/>
        </w:rPr>
        <w:t>l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th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escrib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ep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5.1.1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5.1.2</w:t>
      </w:r>
    </w:p>
    <w:p w14:paraId="5ACA2E04" w14:textId="77777777" w:rsidR="00DF4311" w:rsidRPr="00333181" w:rsidRDefault="00DF4311" w:rsidP="00A33297">
      <w:pPr>
        <w:rPr>
          <w:color w:val="auto"/>
          <w:highlight w:val="yellow"/>
        </w:rPr>
      </w:pPr>
    </w:p>
    <w:p w14:paraId="06F894DA" w14:textId="1B8B4833" w:rsidR="003340CA" w:rsidRPr="00333181" w:rsidRDefault="00A56977" w:rsidP="007B0205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5.2.2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Configur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softwar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acquir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="007942D8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7942D8" w:rsidRPr="00333181">
        <w:rPr>
          <w:color w:val="auto"/>
          <w:highlight w:val="yellow"/>
        </w:rPr>
        <w:t>DIC</w:t>
      </w:r>
      <w:r w:rsidR="003C68F9" w:rsidRPr="00333181">
        <w:rPr>
          <w:color w:val="auto"/>
          <w:highlight w:val="yellow"/>
        </w:rPr>
        <w:t xml:space="preserve"> </w:t>
      </w:r>
      <w:r w:rsidR="007942D8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7942D8" w:rsidRPr="00333181">
        <w:rPr>
          <w:color w:val="auto"/>
          <w:highlight w:val="yellow"/>
        </w:rPr>
        <w:t>TRITC</w:t>
      </w:r>
      <w:r w:rsidR="003C68F9" w:rsidRPr="00333181">
        <w:rPr>
          <w:color w:val="auto"/>
          <w:highlight w:val="yellow"/>
        </w:rPr>
        <w:t xml:space="preserve"> </w:t>
      </w:r>
      <w:r w:rsidR="00BA5EAC" w:rsidRPr="00333181">
        <w:rPr>
          <w:color w:val="auto"/>
          <w:highlight w:val="yellow"/>
        </w:rPr>
        <w:t>channels</w:t>
      </w:r>
      <w:r w:rsidR="007B0205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Generally,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are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taken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15-30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s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intervals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10-20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min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per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uterus.</w:t>
      </w:r>
      <w:r w:rsidR="003C68F9" w:rsidRPr="00333181">
        <w:rPr>
          <w:color w:val="auto"/>
          <w:highlight w:val="yellow"/>
        </w:rPr>
        <w:t xml:space="preserve"> </w:t>
      </w:r>
    </w:p>
    <w:p w14:paraId="7C483ACB" w14:textId="77777777" w:rsidR="00F84B79" w:rsidRPr="00333181" w:rsidRDefault="00F84B79" w:rsidP="00A33297">
      <w:pPr>
        <w:rPr>
          <w:color w:val="auto"/>
          <w:highlight w:val="yellow"/>
        </w:rPr>
      </w:pPr>
    </w:p>
    <w:p w14:paraId="51042028" w14:textId="27A7A2A0" w:rsidR="00D33DF3" w:rsidRPr="00333181" w:rsidRDefault="00407FB4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6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Quantification</w:t>
      </w:r>
    </w:p>
    <w:p w14:paraId="04DC149E" w14:textId="7D3FA083" w:rsidR="00612D2B" w:rsidRPr="00333181" w:rsidRDefault="00612D2B" w:rsidP="00A33297">
      <w:pPr>
        <w:rPr>
          <w:b/>
          <w:color w:val="auto"/>
          <w:highlight w:val="yellow"/>
        </w:rPr>
      </w:pPr>
    </w:p>
    <w:p w14:paraId="0CFDB4C2" w14:textId="6E442430" w:rsidR="00612D2B" w:rsidRPr="00333181" w:rsidRDefault="00612D2B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6.1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Quantifying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sperm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istribution</w:t>
      </w:r>
      <w:r w:rsidR="003C68F9" w:rsidRPr="00333181">
        <w:rPr>
          <w:b/>
          <w:color w:val="auto"/>
          <w:highlight w:val="yellow"/>
        </w:rPr>
        <w:t xml:space="preserve"> </w:t>
      </w:r>
      <w:r w:rsidR="00EA0940" w:rsidRPr="00333181">
        <w:rPr>
          <w:b/>
          <w:color w:val="auto"/>
          <w:highlight w:val="yellow"/>
        </w:rPr>
        <w:t>on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uterus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images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taken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1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h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after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mating</w:t>
      </w:r>
    </w:p>
    <w:p w14:paraId="472CFE4F" w14:textId="71731D55" w:rsidR="00D33DF3" w:rsidRPr="00333181" w:rsidRDefault="00D33DF3" w:rsidP="00A33297">
      <w:pPr>
        <w:rPr>
          <w:b/>
          <w:color w:val="auto"/>
          <w:highlight w:val="yellow"/>
        </w:rPr>
      </w:pPr>
    </w:p>
    <w:p w14:paraId="3FA85111" w14:textId="7E9C0791" w:rsidR="00B05E09" w:rsidRPr="00333181" w:rsidRDefault="001A1F2B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1.1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Starting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with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vulva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on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end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spermatheca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other,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d</w:t>
      </w:r>
      <w:r w:rsidRPr="00333181">
        <w:rPr>
          <w:color w:val="auto"/>
          <w:highlight w:val="yellow"/>
        </w:rPr>
        <w:t>ivid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irds</w:t>
      </w:r>
      <w:r w:rsidR="00B05E09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s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represent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re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zones.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Zon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(Z1)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contains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vulva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Zon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3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(Z3)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contains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spermatheca.</w:t>
      </w:r>
      <w:r w:rsidR="003C68F9" w:rsidRPr="00333181">
        <w:rPr>
          <w:color w:val="auto"/>
          <w:highlight w:val="yellow"/>
        </w:rPr>
        <w:t xml:space="preserve"> </w:t>
      </w:r>
    </w:p>
    <w:p w14:paraId="213DB369" w14:textId="77777777" w:rsidR="00B05E09" w:rsidRPr="00333181" w:rsidRDefault="00B05E09" w:rsidP="00A33297">
      <w:pPr>
        <w:rPr>
          <w:color w:val="auto"/>
          <w:highlight w:val="yellow"/>
        </w:rPr>
      </w:pPr>
    </w:p>
    <w:p w14:paraId="68393BD0" w14:textId="02F819F6" w:rsidR="001A1F2B" w:rsidRPr="00333181" w:rsidRDefault="00B05E09" w:rsidP="00A33297">
      <w:pPr>
        <w:rPr>
          <w:color w:val="auto"/>
        </w:rPr>
      </w:pPr>
      <w:r w:rsidRPr="00333181">
        <w:rPr>
          <w:color w:val="auto"/>
          <w:highlight w:val="yellow"/>
        </w:rPr>
        <w:t>6.1.2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nuall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u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umb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proofErr w:type="gramStart"/>
      <w:r w:rsidRPr="00333181">
        <w:rPr>
          <w:color w:val="auto"/>
          <w:highlight w:val="yellow"/>
        </w:rPr>
        <w:t>sperm</w:t>
      </w:r>
      <w:proofErr w:type="gram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th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ac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ir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repor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umb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ac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zo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erce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ta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ntir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.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example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provided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below.</w:t>
      </w:r>
    </w:p>
    <w:p w14:paraId="37BB6ADE" w14:textId="758F7E72" w:rsidR="004E7400" w:rsidRPr="00333181" w:rsidRDefault="004E7400" w:rsidP="00A33297">
      <w:pPr>
        <w:rPr>
          <w:color w:val="auto"/>
        </w:rPr>
      </w:pPr>
      <m:oMathPara>
        <m:oMath>
          <m:r>
            <w:rPr>
              <w:rFonts w:ascii="Cambria Math" w:hAnsi="Cambria Math"/>
              <w:color w:val="auto"/>
            </w:rPr>
            <m:t>%</m:t>
          </m:r>
          <m:r>
            <w:rPr>
              <w:rFonts w:ascii="Cambria Math" w:hAnsi="Cambria Math"/>
              <w:color w:val="auto"/>
            </w:rPr>
            <m:t xml:space="preserve"> </m:t>
          </m:r>
          <m:r>
            <w:rPr>
              <w:rFonts w:ascii="Cambria Math" w:hAnsi="Cambria Math"/>
              <w:color w:val="auto"/>
            </w:rPr>
            <m:t>Sperm</m:t>
          </m:r>
          <m:r>
            <w:rPr>
              <w:rFonts w:ascii="Cambria Math" w:hAnsi="Cambria Math"/>
              <w:color w:val="auto"/>
            </w:rPr>
            <m:t xml:space="preserve"> </m:t>
          </m:r>
          <m:r>
            <w:rPr>
              <w:rFonts w:ascii="Cambria Math" w:hAnsi="Cambria Math"/>
              <w:color w:val="auto"/>
            </w:rPr>
            <m:t>in</m:t>
          </m:r>
          <m:r>
            <w:rPr>
              <w:rFonts w:ascii="Cambria Math" w:hAnsi="Cambria Math"/>
              <w:color w:val="auto"/>
            </w:rPr>
            <m:t xml:space="preserve"> </m:t>
          </m:r>
          <m:r>
            <w:rPr>
              <w:rFonts w:ascii="Cambria Math" w:hAnsi="Cambria Math"/>
              <w:color w:val="auto"/>
            </w:rPr>
            <m:t>Z3=</m:t>
          </m:r>
          <m:f>
            <m:fPr>
              <m:ctrlPr>
                <w:rPr>
                  <w:rFonts w:ascii="Cambria Math" w:hAnsi="Cambria Math"/>
                  <w:i/>
                  <w:color w:val="auto"/>
                </w:rPr>
              </m:ctrlPr>
            </m:fPr>
            <m:num>
              <m:r>
                <w:rPr>
                  <w:rFonts w:ascii="Cambria Math" w:hAnsi="Cambria Math"/>
                  <w:color w:val="auto"/>
                </w:rPr>
                <m:t>Z3</m:t>
              </m:r>
            </m:num>
            <m:den>
              <m:r>
                <w:rPr>
                  <w:rFonts w:ascii="Cambria Math" w:hAnsi="Cambria Math"/>
                  <w:color w:val="auto"/>
                </w:rPr>
                <m:t>Z1+Z2+Z3</m:t>
              </m:r>
            </m:den>
          </m:f>
        </m:oMath>
      </m:oMathPara>
    </w:p>
    <w:p w14:paraId="44D7FF6A" w14:textId="77777777" w:rsidR="00C27FDB" w:rsidRPr="00333181" w:rsidRDefault="00C27FDB" w:rsidP="00A33297">
      <w:pPr>
        <w:rPr>
          <w:color w:val="auto"/>
        </w:rPr>
      </w:pPr>
    </w:p>
    <w:p w14:paraId="1E22FCF3" w14:textId="4E0BD6FD" w:rsidR="0005575D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Sometimes,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signal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intensity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RITC</w:t>
      </w:r>
      <w:r w:rsidR="003C68F9" w:rsidRPr="00333181">
        <w:rPr>
          <w:color w:val="auto"/>
        </w:rPr>
        <w:t xml:space="preserve"> </w:t>
      </w:r>
      <w:r w:rsidR="00751902" w:rsidRPr="00333181">
        <w:rPr>
          <w:color w:val="auto"/>
        </w:rPr>
        <w:t>channel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needs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adjusted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so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every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captured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visibl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quantified.</w:t>
      </w:r>
    </w:p>
    <w:p w14:paraId="5E117FA6" w14:textId="71EB8323" w:rsidR="0005575D" w:rsidRPr="00333181" w:rsidRDefault="0005575D" w:rsidP="00A33297">
      <w:pPr>
        <w:rPr>
          <w:color w:val="auto"/>
        </w:rPr>
      </w:pPr>
    </w:p>
    <w:p w14:paraId="219219A2" w14:textId="21805EB1" w:rsidR="00363979" w:rsidRPr="00333181" w:rsidRDefault="000C6326" w:rsidP="00A33297">
      <w:pPr>
        <w:rPr>
          <w:color w:val="auto"/>
        </w:rPr>
      </w:pPr>
      <w:r w:rsidRPr="00333181">
        <w:rPr>
          <w:b/>
          <w:color w:val="auto"/>
          <w:highlight w:val="yellow"/>
        </w:rPr>
        <w:t>6.2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Tracking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sperm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in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time-lapse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images</w:t>
      </w:r>
    </w:p>
    <w:p w14:paraId="7F6C7C16" w14:textId="1BE543DA" w:rsidR="006B05FF" w:rsidRPr="00333181" w:rsidRDefault="006B05FF" w:rsidP="00A33297">
      <w:pPr>
        <w:rPr>
          <w:color w:val="auto"/>
        </w:rPr>
      </w:pPr>
    </w:p>
    <w:p w14:paraId="4568C4BB" w14:textId="46111D2E" w:rsidR="006B05FF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paper,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NIS-Element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analysis.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ection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below,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giv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instruction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manually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(</w:t>
      </w:r>
      <w:r w:rsidR="003C68F9" w:rsidRPr="00333181">
        <w:rPr>
          <w:color w:val="auto"/>
        </w:rPr>
        <w:t xml:space="preserve">step </w:t>
      </w:r>
      <w:r w:rsidR="006B05FF" w:rsidRPr="00333181">
        <w:rPr>
          <w:color w:val="auto"/>
        </w:rPr>
        <w:t>6.2.1)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open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ourc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ImageJ/Fiji</w:t>
      </w:r>
      <w:r w:rsidR="003C68F9" w:rsidRPr="00333181">
        <w:rPr>
          <w:color w:val="auto"/>
        </w:rPr>
        <w:t xml:space="preserve"> </w:t>
      </w:r>
      <w:r w:rsidR="00820507" w:rsidRPr="00333181">
        <w:rPr>
          <w:color w:val="auto"/>
        </w:rPr>
        <w:t>(</w:t>
      </w:r>
      <w:r w:rsidR="003C68F9" w:rsidRPr="00333181">
        <w:rPr>
          <w:color w:val="auto"/>
        </w:rPr>
        <w:t xml:space="preserve">step </w:t>
      </w:r>
      <w:r w:rsidR="00820507" w:rsidRPr="00333181">
        <w:rPr>
          <w:color w:val="auto"/>
        </w:rPr>
        <w:t>6.2.2)</w:t>
      </w:r>
      <w:r w:rsidR="006B05FF" w:rsidRPr="00333181">
        <w:rPr>
          <w:color w:val="auto"/>
        </w:rPr>
        <w:t>.</w:t>
      </w:r>
    </w:p>
    <w:p w14:paraId="533A2590" w14:textId="218CC877" w:rsidR="00536D5F" w:rsidRPr="00333181" w:rsidRDefault="00536D5F" w:rsidP="00A33297">
      <w:pPr>
        <w:rPr>
          <w:color w:val="auto"/>
        </w:rPr>
      </w:pPr>
    </w:p>
    <w:p w14:paraId="30F340AB" w14:textId="6BF7E96D" w:rsidR="00592AEE" w:rsidRPr="00333181" w:rsidRDefault="00592AEE" w:rsidP="00A33297">
      <w:pPr>
        <w:rPr>
          <w:b/>
          <w:color w:val="auto"/>
        </w:rPr>
      </w:pPr>
      <w:r w:rsidRPr="00333181">
        <w:rPr>
          <w:b/>
          <w:color w:val="auto"/>
        </w:rPr>
        <w:t>6.2.1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Track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perm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with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NIS-Elements</w:t>
      </w:r>
    </w:p>
    <w:p w14:paraId="53F1C2C9" w14:textId="77777777" w:rsidR="00592AEE" w:rsidRPr="00333181" w:rsidRDefault="00592AEE" w:rsidP="00A33297">
      <w:pPr>
        <w:rPr>
          <w:b/>
          <w:color w:val="auto"/>
        </w:rPr>
      </w:pPr>
    </w:p>
    <w:p w14:paraId="6BF48490" w14:textId="06DBA1D2" w:rsidR="00536D5F" w:rsidRPr="00333181" w:rsidRDefault="00160817" w:rsidP="00A33297">
      <w:pPr>
        <w:rPr>
          <w:color w:val="auto"/>
        </w:rPr>
      </w:pPr>
      <w:r w:rsidRPr="00333181">
        <w:rPr>
          <w:color w:val="auto"/>
        </w:rPr>
        <w:t>6.2.</w:t>
      </w:r>
      <w:r w:rsidR="00F24363" w:rsidRPr="00333181">
        <w:rPr>
          <w:color w:val="auto"/>
        </w:rPr>
        <w:t>1</w:t>
      </w:r>
      <w:r w:rsidR="00BD45B5" w:rsidRPr="00333181">
        <w:rPr>
          <w:color w:val="auto"/>
        </w:rPr>
        <w:t>.1</w:t>
      </w:r>
      <w:r w:rsidR="003C68F9" w:rsidRPr="00333181">
        <w:rPr>
          <w:color w:val="auto"/>
        </w:rPr>
        <w:t xml:space="preserve"> </w:t>
      </w:r>
      <w:r w:rsidR="00F24363" w:rsidRPr="00333181">
        <w:rPr>
          <w:color w:val="auto"/>
        </w:rPr>
        <w:t>Open</w:t>
      </w:r>
      <w:r w:rsidR="003C68F9" w:rsidRPr="00333181">
        <w:rPr>
          <w:color w:val="auto"/>
        </w:rPr>
        <w:t xml:space="preserve"> </w:t>
      </w:r>
      <w:proofErr w:type="gramStart"/>
      <w:r w:rsidR="00F2436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24363" w:rsidRPr="00333181">
        <w:rPr>
          <w:color w:val="auto"/>
        </w:rPr>
        <w:t>.nd</w:t>
      </w:r>
      <w:proofErr w:type="gramEnd"/>
      <w:r w:rsidR="00F24363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="00C27FDB" w:rsidRPr="00333181">
        <w:rPr>
          <w:color w:val="auto"/>
        </w:rPr>
        <w:t>file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series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tracked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g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king,</w:t>
      </w:r>
      <w:r w:rsidR="003C68F9" w:rsidRPr="00333181">
        <w:rPr>
          <w:color w:val="auto"/>
        </w:rPr>
        <w:t xml:space="preserve"> </w:t>
      </w:r>
      <w:proofErr w:type="gramStart"/>
      <w:r w:rsidRPr="00333181">
        <w:rPr>
          <w:color w:val="auto"/>
        </w:rPr>
        <w:t>o</w:t>
      </w:r>
      <w:r w:rsidR="00536D5F" w:rsidRPr="00333181">
        <w:rPr>
          <w:color w:val="auto"/>
        </w:rPr>
        <w:t>pen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up</w:t>
      </w:r>
      <w:proofErr w:type="gramEnd"/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A24BA" w:rsidRPr="00333181">
        <w:rPr>
          <w:color w:val="auto"/>
        </w:rPr>
        <w:t>T</w:t>
      </w:r>
      <w:r w:rsidR="00536D5F" w:rsidRPr="00333181">
        <w:rPr>
          <w:color w:val="auto"/>
        </w:rPr>
        <w:t>racking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panel</w:t>
      </w:r>
      <w:r w:rsidR="003C68F9" w:rsidRPr="00333181">
        <w:rPr>
          <w:color w:val="auto"/>
        </w:rPr>
        <w:t xml:space="preserve"> by r</w:t>
      </w:r>
      <w:r w:rsidR="00536D5F" w:rsidRPr="00333181">
        <w:rPr>
          <w:color w:val="auto"/>
        </w:rPr>
        <w:t>ight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click</w:t>
      </w:r>
      <w:r w:rsidR="003C68F9" w:rsidRPr="00333181">
        <w:rPr>
          <w:color w:val="auto"/>
        </w:rPr>
        <w:t xml:space="preserve">ing </w:t>
      </w:r>
      <w:r w:rsidR="00536D5F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and selecting </w:t>
      </w:r>
      <w:r w:rsidR="006A24BA" w:rsidRPr="00333181">
        <w:rPr>
          <w:b/>
          <w:color w:val="auto"/>
        </w:rPr>
        <w:t>A</w:t>
      </w:r>
      <w:r w:rsidR="00536D5F" w:rsidRPr="00333181">
        <w:rPr>
          <w:b/>
          <w:color w:val="auto"/>
        </w:rPr>
        <w:t>nalysis</w:t>
      </w:r>
      <w:r w:rsidR="003C68F9" w:rsidRPr="00333181">
        <w:rPr>
          <w:b/>
          <w:color w:val="auto"/>
        </w:rPr>
        <w:t xml:space="preserve"> </w:t>
      </w:r>
      <w:r w:rsidR="006A24BA" w:rsidRPr="00333181">
        <w:rPr>
          <w:b/>
          <w:color w:val="auto"/>
        </w:rPr>
        <w:t>C</w:t>
      </w:r>
      <w:r w:rsidR="00536D5F" w:rsidRPr="00333181">
        <w:rPr>
          <w:b/>
          <w:color w:val="auto"/>
        </w:rPr>
        <w:t>ontrols</w:t>
      </w:r>
      <w:r w:rsidR="003C68F9" w:rsidRPr="00333181">
        <w:rPr>
          <w:b/>
          <w:color w:val="auto"/>
        </w:rPr>
        <w:t xml:space="preserve"> | </w:t>
      </w:r>
      <w:r w:rsidR="00536D5F" w:rsidRPr="00333181">
        <w:rPr>
          <w:b/>
          <w:color w:val="auto"/>
        </w:rPr>
        <w:t>Tracking</w:t>
      </w:r>
      <w:r w:rsidR="006A24BA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190838CC" w14:textId="2BCF4186" w:rsidR="006A24BA" w:rsidRPr="00333181" w:rsidRDefault="006A24BA" w:rsidP="00A33297">
      <w:pPr>
        <w:rPr>
          <w:color w:val="auto"/>
        </w:rPr>
      </w:pPr>
    </w:p>
    <w:p w14:paraId="32AEAE09" w14:textId="658AD38F" w:rsidR="00536D5F" w:rsidRPr="00333181" w:rsidRDefault="006A24BA" w:rsidP="00A33297">
      <w:pPr>
        <w:rPr>
          <w:color w:val="auto"/>
        </w:rPr>
      </w:pPr>
      <w:r w:rsidRPr="00333181">
        <w:rPr>
          <w:color w:val="auto"/>
        </w:rPr>
        <w:t>6.2.</w:t>
      </w:r>
      <w:r w:rsidR="00BD45B5" w:rsidRPr="00333181">
        <w:rPr>
          <w:color w:val="auto"/>
        </w:rPr>
        <w:t>1.2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panel,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select</w:t>
      </w:r>
      <w:r w:rsidR="003C68F9" w:rsidRPr="00333181">
        <w:rPr>
          <w:color w:val="auto"/>
        </w:rPr>
        <w:t xml:space="preserve"> </w:t>
      </w:r>
      <w:r w:rsidR="00536D5F" w:rsidRPr="00333181">
        <w:rPr>
          <w:b/>
          <w:color w:val="auto"/>
        </w:rPr>
        <w:t>Define</w:t>
      </w:r>
      <w:r w:rsidR="003C68F9" w:rsidRPr="00333181">
        <w:rPr>
          <w:b/>
          <w:color w:val="auto"/>
        </w:rPr>
        <w:t xml:space="preserve"> </w:t>
      </w:r>
      <w:r w:rsidR="00536D5F" w:rsidRPr="00333181">
        <w:rPr>
          <w:b/>
          <w:color w:val="auto"/>
        </w:rPr>
        <w:t>New</w:t>
      </w:r>
      <w:r w:rsidR="003C68F9" w:rsidRPr="00333181">
        <w:rPr>
          <w:b/>
          <w:color w:val="auto"/>
        </w:rPr>
        <w:t xml:space="preserve"> </w:t>
      </w:r>
      <w:r w:rsidR="00536D5F" w:rsidRPr="00333181">
        <w:rPr>
          <w:b/>
          <w:color w:val="auto"/>
        </w:rPr>
        <w:t>ROI</w:t>
      </w:r>
      <w:r w:rsidR="00536D5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Define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623618" w:rsidRPr="00333181">
        <w:rPr>
          <w:color w:val="auto"/>
        </w:rPr>
        <w:t>region</w:t>
      </w:r>
      <w:r w:rsidR="003C68F9" w:rsidRPr="00333181">
        <w:rPr>
          <w:color w:val="auto"/>
        </w:rPr>
        <w:t xml:space="preserve"> </w:t>
      </w:r>
      <w:r w:rsidR="0062361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23618" w:rsidRPr="00333181">
        <w:rPr>
          <w:color w:val="auto"/>
        </w:rPr>
        <w:t>interest</w:t>
      </w:r>
      <w:r w:rsidR="003C68F9" w:rsidRPr="00333181">
        <w:rPr>
          <w:color w:val="auto"/>
        </w:rPr>
        <w:t xml:space="preserve"> </w:t>
      </w:r>
      <w:r w:rsidR="00623618" w:rsidRPr="00333181">
        <w:rPr>
          <w:color w:val="auto"/>
        </w:rPr>
        <w:t>(</w:t>
      </w:r>
      <w:r w:rsidR="00536D5F" w:rsidRPr="00333181">
        <w:rPr>
          <w:color w:val="auto"/>
        </w:rPr>
        <w:t>ROI</w:t>
      </w:r>
      <w:r w:rsidR="00623618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lick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ked.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colored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mark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appear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selected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sperm</w:t>
      </w:r>
      <w:r w:rsidR="0062361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Click</w:t>
      </w:r>
      <w:r w:rsidR="003C68F9" w:rsidRPr="00333181">
        <w:rPr>
          <w:color w:val="auto"/>
        </w:rPr>
        <w:t xml:space="preserve"> </w:t>
      </w:r>
      <w:r w:rsidR="000B443E" w:rsidRPr="00333181">
        <w:rPr>
          <w:b/>
          <w:color w:val="auto"/>
        </w:rPr>
        <w:t>Finish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ROIs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selected.</w:t>
      </w:r>
      <w:r w:rsidR="003C68F9" w:rsidRPr="00333181">
        <w:rPr>
          <w:color w:val="auto"/>
        </w:rPr>
        <w:t xml:space="preserve"> </w:t>
      </w:r>
    </w:p>
    <w:p w14:paraId="7862FE5B" w14:textId="3879CBA9" w:rsidR="00623618" w:rsidRPr="00333181" w:rsidRDefault="00623618" w:rsidP="00A33297">
      <w:pPr>
        <w:rPr>
          <w:color w:val="auto"/>
        </w:rPr>
      </w:pPr>
    </w:p>
    <w:p w14:paraId="3386D921" w14:textId="65C4F4E1" w:rsidR="00623618" w:rsidRPr="00333181" w:rsidRDefault="00623618" w:rsidP="00A33297">
      <w:pPr>
        <w:rPr>
          <w:color w:val="auto"/>
        </w:rPr>
      </w:pPr>
      <w:r w:rsidRPr="00333181">
        <w:rPr>
          <w:color w:val="auto"/>
        </w:rPr>
        <w:t>6.2.</w:t>
      </w:r>
      <w:r w:rsidR="00BD45B5" w:rsidRPr="00333181">
        <w:rPr>
          <w:color w:val="auto"/>
        </w:rPr>
        <w:t>1.3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Onc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ROIs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identified,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mov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next</w:t>
      </w:r>
      <w:r w:rsidR="003C68F9" w:rsidRPr="00333181">
        <w:rPr>
          <w:color w:val="auto"/>
        </w:rPr>
        <w:t xml:space="preserve"> </w:t>
      </w:r>
      <w:r w:rsidR="0087494A" w:rsidRPr="00333181">
        <w:rPr>
          <w:color w:val="auto"/>
        </w:rPr>
        <w:t>fram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series.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Drag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ROI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marker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new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position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image.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Continu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doing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until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no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longer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racked.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Dotted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lines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appear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connecting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294B1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294B1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location</w:t>
      </w:r>
      <w:r w:rsidR="00294B13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ROI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marker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placed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C80CA4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C80CA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80CA4" w:rsidRPr="00333181">
        <w:rPr>
          <w:color w:val="auto"/>
        </w:rPr>
        <w:t>frames</w:t>
      </w:r>
      <w:r w:rsidR="003C68F9" w:rsidRPr="00333181">
        <w:rPr>
          <w:color w:val="auto"/>
        </w:rPr>
        <w:t xml:space="preserve"> </w:t>
      </w:r>
      <w:r w:rsidR="00C80CA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image.</w:t>
      </w:r>
      <w:r w:rsidR="003C68F9" w:rsidRPr="00333181">
        <w:rPr>
          <w:color w:val="auto"/>
        </w:rPr>
        <w:t xml:space="preserve"> </w:t>
      </w:r>
    </w:p>
    <w:p w14:paraId="1DFA7BD5" w14:textId="72EC4A43" w:rsidR="00FD6FA6" w:rsidRPr="00333181" w:rsidRDefault="00FD6FA6" w:rsidP="00A33297">
      <w:pPr>
        <w:rPr>
          <w:color w:val="auto"/>
        </w:rPr>
      </w:pPr>
    </w:p>
    <w:p w14:paraId="6DE9DD08" w14:textId="118770AD" w:rsidR="00FD6FA6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tracked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Zones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tend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move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circular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pa</w:t>
      </w:r>
      <w:r w:rsidR="00141662" w:rsidRPr="00333181">
        <w:rPr>
          <w:color w:val="auto"/>
        </w:rPr>
        <w:t>ttern</w:t>
      </w:r>
      <w:r w:rsidR="003C68F9" w:rsidRPr="00333181">
        <w:rPr>
          <w:color w:val="auto"/>
        </w:rPr>
        <w:t xml:space="preserve"> </w:t>
      </w:r>
      <w:r w:rsidR="00141662" w:rsidRPr="00333181">
        <w:rPr>
          <w:color w:val="auto"/>
        </w:rPr>
        <w:t>even</w:t>
      </w:r>
      <w:r w:rsidR="003C68F9" w:rsidRPr="00333181">
        <w:rPr>
          <w:color w:val="auto"/>
        </w:rPr>
        <w:t xml:space="preserve"> </w:t>
      </w:r>
      <w:r w:rsidR="00141662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41662" w:rsidRPr="00333181">
        <w:rPr>
          <w:color w:val="auto"/>
        </w:rPr>
        <w:t>wild-type</w:t>
      </w:r>
      <w:r w:rsidR="003C68F9" w:rsidRPr="00333181">
        <w:rPr>
          <w:color w:val="auto"/>
        </w:rPr>
        <w:t xml:space="preserve"> </w:t>
      </w:r>
      <w:r w:rsidR="00141662" w:rsidRPr="00333181">
        <w:rPr>
          <w:color w:val="auto"/>
        </w:rPr>
        <w:t>animals.</w:t>
      </w:r>
    </w:p>
    <w:p w14:paraId="774D4E6A" w14:textId="57676613" w:rsidR="00604F1D" w:rsidRPr="00333181" w:rsidRDefault="00604F1D" w:rsidP="00A33297">
      <w:pPr>
        <w:rPr>
          <w:color w:val="auto"/>
        </w:rPr>
      </w:pPr>
    </w:p>
    <w:p w14:paraId="43A0E1D6" w14:textId="1C89FA72" w:rsidR="00B8447B" w:rsidRPr="00333181" w:rsidRDefault="00F14F4B" w:rsidP="00A33297">
      <w:pPr>
        <w:rPr>
          <w:color w:val="auto"/>
        </w:rPr>
      </w:pPr>
      <w:r w:rsidRPr="00333181">
        <w:rPr>
          <w:color w:val="auto"/>
        </w:rPr>
        <w:t>6.2.</w:t>
      </w:r>
      <w:r w:rsidR="009220D7" w:rsidRPr="00333181">
        <w:rPr>
          <w:color w:val="auto"/>
        </w:rPr>
        <w:t>1.4</w:t>
      </w:r>
      <w:r w:rsidR="003C68F9" w:rsidRPr="00333181">
        <w:rPr>
          <w:color w:val="auto"/>
        </w:rPr>
        <w:t xml:space="preserve"> </w:t>
      </w:r>
      <w:r w:rsidR="002A1B12" w:rsidRPr="00333181">
        <w:rPr>
          <w:color w:val="auto"/>
        </w:rPr>
        <w:t>Export</w:t>
      </w:r>
      <w:r w:rsidR="003C68F9" w:rsidRPr="00333181">
        <w:rPr>
          <w:color w:val="auto"/>
        </w:rPr>
        <w:t xml:space="preserve"> </w:t>
      </w:r>
      <w:r w:rsidR="002A1B12" w:rsidRPr="00333181">
        <w:rPr>
          <w:color w:val="auto"/>
        </w:rPr>
        <w:t>a</w:t>
      </w:r>
      <w:r w:rsidR="00B8447B" w:rsidRPr="00333181">
        <w:rPr>
          <w:color w:val="auto"/>
        </w:rPr>
        <w:t>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iable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dat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(e.g.</w:t>
      </w:r>
      <w:r w:rsidR="003C68F9" w:rsidRPr="00333181">
        <w:rPr>
          <w:color w:val="auto"/>
        </w:rPr>
        <w:t xml:space="preserve">, </w:t>
      </w:r>
      <w:r w:rsidRPr="00333181">
        <w:rPr>
          <w:color w:val="auto"/>
        </w:rPr>
        <w:t>pa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ength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m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X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osition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tc.)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racked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F3272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6F3272" w:rsidRPr="00333181">
        <w:rPr>
          <w:color w:val="auto"/>
        </w:rPr>
        <w:t>E</w:t>
      </w:r>
      <w:r w:rsidR="00B8447B" w:rsidRPr="00333181">
        <w:rPr>
          <w:color w:val="auto"/>
        </w:rPr>
        <w:t>xcel</w:t>
      </w:r>
      <w:r w:rsidR="003C68F9" w:rsidRPr="00333181">
        <w:rPr>
          <w:color w:val="auto"/>
        </w:rPr>
        <w:t xml:space="preserve"> </w:t>
      </w:r>
      <w:r w:rsidR="006F3272" w:rsidRPr="00333181">
        <w:rPr>
          <w:color w:val="auto"/>
        </w:rPr>
        <w:t>document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clicking</w:t>
      </w:r>
      <w:r w:rsidR="003C68F9" w:rsidRPr="00333181">
        <w:rPr>
          <w:color w:val="auto"/>
        </w:rPr>
        <w:t xml:space="preserve"> </w:t>
      </w:r>
      <w:r w:rsidR="00B8447B" w:rsidRPr="00333181">
        <w:rPr>
          <w:b/>
          <w:color w:val="auto"/>
        </w:rPr>
        <w:t>Export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panel.</w:t>
      </w:r>
      <w:r w:rsidR="003C68F9" w:rsidRPr="00333181">
        <w:rPr>
          <w:color w:val="auto"/>
        </w:rPr>
        <w:t xml:space="preserve"> </w:t>
      </w:r>
    </w:p>
    <w:p w14:paraId="0B37348F" w14:textId="63CA3462" w:rsidR="00E2167D" w:rsidRPr="00333181" w:rsidRDefault="00E2167D" w:rsidP="00A33297">
      <w:pPr>
        <w:rPr>
          <w:color w:val="auto"/>
          <w:highlight w:val="yellow"/>
        </w:rPr>
      </w:pPr>
    </w:p>
    <w:p w14:paraId="5F486ECA" w14:textId="616271A1" w:rsidR="00B916CE" w:rsidRPr="00333181" w:rsidRDefault="00B916CE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</w:rPr>
        <w:t>6.2.2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Track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perm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with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Fiji</w:t>
      </w:r>
    </w:p>
    <w:p w14:paraId="5B746145" w14:textId="15CC58F6" w:rsidR="00B916CE" w:rsidRPr="00333181" w:rsidRDefault="00B916CE" w:rsidP="00A33297">
      <w:pPr>
        <w:rPr>
          <w:color w:val="auto"/>
          <w:highlight w:val="yellow"/>
        </w:rPr>
      </w:pPr>
    </w:p>
    <w:p w14:paraId="5B7D8D6A" w14:textId="632F2480" w:rsidR="00D921C1" w:rsidRPr="00333181" w:rsidRDefault="00D921C1" w:rsidP="00A33297">
      <w:pPr>
        <w:rPr>
          <w:color w:val="auto"/>
        </w:rPr>
      </w:pPr>
      <w:r w:rsidRPr="00333181">
        <w:rPr>
          <w:color w:val="auto"/>
        </w:rPr>
        <w:t>6.2.2.1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vert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TRITC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channel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series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.</w:t>
      </w:r>
      <w:proofErr w:type="spellStart"/>
      <w:r w:rsidRPr="00333181">
        <w:rPr>
          <w:color w:val="auto"/>
        </w:rPr>
        <w:t>tif</w:t>
      </w:r>
      <w:proofErr w:type="spell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il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a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i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series</w:t>
      </w:r>
      <w:r w:rsidR="003C68F9" w:rsidRPr="00333181">
        <w:rPr>
          <w:color w:val="auto"/>
        </w:rPr>
        <w:t xml:space="preserve"> </w:t>
      </w:r>
      <w:r w:rsidR="008F4B70" w:rsidRPr="00333181">
        <w:rPr>
          <w:color w:val="auto"/>
        </w:rPr>
        <w:t>in</w:t>
      </w:r>
      <w:r w:rsidR="00CA141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folder.</w:t>
      </w:r>
    </w:p>
    <w:p w14:paraId="508D3AA2" w14:textId="7ED9721E" w:rsidR="00CA1415" w:rsidRPr="00333181" w:rsidRDefault="00CA1415" w:rsidP="00A33297">
      <w:pPr>
        <w:rPr>
          <w:color w:val="auto"/>
          <w:highlight w:val="yellow"/>
        </w:rPr>
      </w:pPr>
    </w:p>
    <w:p w14:paraId="76FBDE3C" w14:textId="7305ACBB" w:rsidR="00CA1415" w:rsidRPr="00333181" w:rsidRDefault="00CA1415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2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por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iji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s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BioFormats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por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unction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por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ri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hyperstack</w:t>
      </w:r>
      <w:proofErr w:type="spellEnd"/>
      <w:r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</w:p>
    <w:p w14:paraId="0D0380EB" w14:textId="323E9BD1" w:rsidR="00CA1415" w:rsidRPr="00333181" w:rsidRDefault="00CA1415" w:rsidP="00A33297">
      <w:pPr>
        <w:rPr>
          <w:color w:val="auto"/>
          <w:highlight w:val="yellow"/>
        </w:rPr>
      </w:pPr>
    </w:p>
    <w:p w14:paraId="26EC6736" w14:textId="686AC613" w:rsidR="00CA1415" w:rsidRPr="00333181" w:rsidRDefault="00CA1415" w:rsidP="00A33297">
      <w:pPr>
        <w:rPr>
          <w:color w:val="auto"/>
        </w:rPr>
      </w:pPr>
      <w:r w:rsidRPr="00333181">
        <w:rPr>
          <w:color w:val="auto"/>
          <w:highlight w:val="yellow"/>
        </w:rPr>
        <w:t>6.2.2.3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pen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Track</w:t>
      </w:r>
      <w:r w:rsidR="009D405F" w:rsidRPr="00333181">
        <w:rPr>
          <w:color w:val="auto"/>
          <w:highlight w:val="yellow"/>
        </w:rPr>
        <w:t>M</w:t>
      </w:r>
      <w:r w:rsidRPr="00333181">
        <w:rPr>
          <w:color w:val="auto"/>
          <w:highlight w:val="yellow"/>
        </w:rPr>
        <w:t>ate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iji</w:t>
      </w:r>
      <w:hyperlink w:anchor="_ENREF_24" w:tooltip="Tinevez, 2017 #38" w:history="1">
        <w:r w:rsidR="00AC6274" w:rsidRPr="00333181">
          <w:rPr>
            <w:color w:val="auto"/>
            <w:highlight w:val="yellow"/>
          </w:rPr>
          <w:fldChar w:fldCharType="begin">
            <w:fldData xml:space="preserve">PEVuZE5vdGU+PENpdGU+PEF1dGhvcj5UaW5ldmV6PC9BdXRob3I+PFllYXI+MjAxNzwvWWVhcj48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</w:fldData>
          </w:fldChar>
        </w:r>
        <w:r w:rsidR="00AC6274" w:rsidRPr="00333181">
          <w:rPr>
            <w:color w:val="auto"/>
            <w:highlight w:val="yellow"/>
          </w:rPr>
          <w:instrText xml:space="preserve"> ADDIN EN.CITE </w:instrText>
        </w:r>
        <w:r w:rsidR="00AC6274" w:rsidRPr="00333181">
          <w:rPr>
            <w:color w:val="auto"/>
            <w:highlight w:val="yellow"/>
          </w:rPr>
          <w:fldChar w:fldCharType="begin">
            <w:fldData xml:space="preserve">PEVuZE5vdGU+PENpdGU+PEF1dGhvcj5UaW5ldmV6PC9BdXRob3I+PFllYXI+MjAxNzwvWWVhcj48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</w:fldData>
          </w:fldChar>
        </w:r>
        <w:r w:rsidR="00AC6274" w:rsidRPr="00333181">
          <w:rPr>
            <w:color w:val="auto"/>
            <w:highlight w:val="yellow"/>
          </w:rPr>
          <w:instrText xml:space="preserve"> ADDIN EN.CITE.DATA </w:instrText>
        </w:r>
        <w:r w:rsidR="00AC6274" w:rsidRPr="00333181">
          <w:rPr>
            <w:color w:val="auto"/>
            <w:highlight w:val="yellow"/>
          </w:rPr>
        </w:r>
        <w:r w:rsidR="00AC6274" w:rsidRPr="00333181">
          <w:rPr>
            <w:color w:val="auto"/>
            <w:highlight w:val="yellow"/>
          </w:rPr>
          <w:fldChar w:fldCharType="end"/>
        </w:r>
        <w:r w:rsidR="00AC6274" w:rsidRPr="00333181">
          <w:rPr>
            <w:color w:val="auto"/>
            <w:highlight w:val="yellow"/>
          </w:rPr>
        </w:r>
        <w:r w:rsidR="00AC6274" w:rsidRPr="00333181">
          <w:rPr>
            <w:color w:val="auto"/>
            <w:highlight w:val="yellow"/>
          </w:rPr>
          <w:fldChar w:fldCharType="separate"/>
        </w:r>
        <w:r w:rsidR="00AC6274" w:rsidRPr="00333181">
          <w:rPr>
            <w:noProof/>
            <w:color w:val="auto"/>
            <w:highlight w:val="yellow"/>
            <w:vertAlign w:val="superscript"/>
          </w:rPr>
          <w:t>24</w:t>
        </w:r>
        <w:r w:rsidR="00AC6274" w:rsidRPr="00333181">
          <w:rPr>
            <w:color w:val="auto"/>
            <w:highlight w:val="yellow"/>
          </w:rPr>
          <w:fldChar w:fldCharType="end"/>
        </w:r>
      </w:hyperlink>
      <w:r w:rsidR="003C68F9" w:rsidRPr="00333181">
        <w:rPr>
          <w:color w:val="auto"/>
          <w:highlight w:val="yellow"/>
        </w:rPr>
        <w:t xml:space="preserve"> via </w:t>
      </w:r>
      <w:r w:rsidRPr="00333181">
        <w:rPr>
          <w:b/>
          <w:color w:val="auto"/>
          <w:highlight w:val="yellow"/>
        </w:rPr>
        <w:t>Plugins</w:t>
      </w:r>
      <w:r w:rsidR="003C68F9" w:rsidRPr="00333181">
        <w:rPr>
          <w:b/>
          <w:color w:val="auto"/>
          <w:highlight w:val="yellow"/>
        </w:rPr>
        <w:t xml:space="preserve"> | </w:t>
      </w:r>
      <w:r w:rsidRPr="00333181">
        <w:rPr>
          <w:b/>
          <w:color w:val="auto"/>
          <w:highlight w:val="yellow"/>
        </w:rPr>
        <w:t>Tracking</w:t>
      </w:r>
      <w:r w:rsidR="003C68F9" w:rsidRPr="00333181">
        <w:rPr>
          <w:b/>
          <w:color w:val="auto"/>
          <w:highlight w:val="yellow"/>
        </w:rPr>
        <w:t xml:space="preserve"> | </w:t>
      </w:r>
      <w:r w:rsidR="009D405F" w:rsidRPr="00333181">
        <w:rPr>
          <w:b/>
          <w:color w:val="auto"/>
          <w:highlight w:val="yellow"/>
        </w:rPr>
        <w:t>Manual</w:t>
      </w:r>
      <w:r w:rsidR="003C68F9" w:rsidRPr="00333181">
        <w:rPr>
          <w:b/>
          <w:color w:val="auto"/>
          <w:highlight w:val="yellow"/>
        </w:rPr>
        <w:t xml:space="preserve"> </w:t>
      </w:r>
      <w:r w:rsidR="009D405F" w:rsidRPr="00333181">
        <w:rPr>
          <w:b/>
          <w:color w:val="auto"/>
          <w:highlight w:val="yellow"/>
        </w:rPr>
        <w:t>tracking</w:t>
      </w:r>
      <w:r w:rsidR="003C68F9" w:rsidRPr="00333181">
        <w:rPr>
          <w:b/>
          <w:color w:val="auto"/>
          <w:highlight w:val="yellow"/>
        </w:rPr>
        <w:t xml:space="preserve"> </w:t>
      </w:r>
      <w:r w:rsidR="009D405F" w:rsidRPr="00333181">
        <w:rPr>
          <w:b/>
          <w:color w:val="auto"/>
          <w:highlight w:val="yellow"/>
        </w:rPr>
        <w:t>with</w:t>
      </w:r>
      <w:r w:rsidR="003C68F9" w:rsidRPr="00333181">
        <w:rPr>
          <w:b/>
          <w:color w:val="auto"/>
          <w:highlight w:val="yellow"/>
        </w:rPr>
        <w:t xml:space="preserve"> </w:t>
      </w:r>
      <w:proofErr w:type="spellStart"/>
      <w:r w:rsidRPr="00333181">
        <w:rPr>
          <w:b/>
          <w:color w:val="auto"/>
          <w:highlight w:val="yellow"/>
        </w:rPr>
        <w:t>TrackMate</w:t>
      </w:r>
      <w:proofErr w:type="spellEnd"/>
      <w:r w:rsidRPr="00333181">
        <w:rPr>
          <w:color w:val="auto"/>
          <w:highlight w:val="yellow"/>
        </w:rPr>
        <w:t>.</w:t>
      </w:r>
      <w:r w:rsidR="003C68F9" w:rsidRPr="00333181">
        <w:rPr>
          <w:color w:val="auto"/>
        </w:rPr>
        <w:t xml:space="preserve"> </w:t>
      </w:r>
      <w:r w:rsidR="009D405F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proofErr w:type="spellStart"/>
      <w:r w:rsidR="009D405F" w:rsidRPr="00333181">
        <w:rPr>
          <w:color w:val="auto"/>
        </w:rPr>
        <w:t>diaglogue</w:t>
      </w:r>
      <w:proofErr w:type="spellEnd"/>
      <w:r w:rsidR="003C68F9" w:rsidRPr="00333181">
        <w:rPr>
          <w:color w:val="auto"/>
        </w:rPr>
        <w:t xml:space="preserve"> </w:t>
      </w:r>
      <w:r w:rsidR="009D405F" w:rsidRPr="00333181">
        <w:rPr>
          <w:color w:val="auto"/>
        </w:rPr>
        <w:t>box</w:t>
      </w:r>
      <w:r w:rsidR="003C68F9" w:rsidRPr="00333181">
        <w:rPr>
          <w:color w:val="auto"/>
        </w:rPr>
        <w:t xml:space="preserve"> </w:t>
      </w:r>
      <w:r w:rsidR="009D405F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9D405F" w:rsidRPr="00333181">
        <w:rPr>
          <w:color w:val="auto"/>
        </w:rPr>
        <w:t>open.</w:t>
      </w:r>
      <w:r w:rsidR="003C68F9" w:rsidRPr="00333181">
        <w:rPr>
          <w:color w:val="auto"/>
        </w:rPr>
        <w:t xml:space="preserve"> </w:t>
      </w:r>
    </w:p>
    <w:p w14:paraId="4FCFBA7C" w14:textId="23FE2BED" w:rsidR="009D405F" w:rsidRPr="00333181" w:rsidRDefault="009D405F" w:rsidP="00A33297">
      <w:pPr>
        <w:rPr>
          <w:color w:val="auto"/>
          <w:highlight w:val="yellow"/>
        </w:rPr>
      </w:pPr>
    </w:p>
    <w:p w14:paraId="68E7DB71" w14:textId="294AD675" w:rsidR="009D405F" w:rsidRPr="00333181" w:rsidRDefault="009D405F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4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lec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TrackMate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o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iji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olbar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oub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l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a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d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r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irc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ash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ppear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i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irc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reposition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lick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sid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irc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ragg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esir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osition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z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irc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hang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multaneous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ess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b/>
          <w:color w:val="auto"/>
        </w:rPr>
        <w:t>AL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ke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croll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use.</w:t>
      </w:r>
    </w:p>
    <w:p w14:paraId="66837637" w14:textId="42AF914F" w:rsidR="009D405F" w:rsidRPr="00333181" w:rsidRDefault="009D405F" w:rsidP="00A33297">
      <w:pPr>
        <w:rPr>
          <w:color w:val="auto"/>
          <w:highlight w:val="yellow"/>
        </w:rPr>
      </w:pPr>
    </w:p>
    <w:p w14:paraId="646648B5" w14:textId="059EE660" w:rsidR="009D405F" w:rsidRPr="00333181" w:rsidRDefault="009D405F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5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c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iz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ositi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t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l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irc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gain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ash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r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ur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oli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r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imul</w:t>
      </w:r>
      <w:r w:rsidR="00237A39" w:rsidRPr="00333181">
        <w:rPr>
          <w:color w:val="auto"/>
          <w:highlight w:val="yellow"/>
        </w:rPr>
        <w:t>taneously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hit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b/>
          <w:color w:val="auto"/>
          <w:highlight w:val="yellow"/>
        </w:rPr>
        <w:t>SHIFT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b/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keys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urn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racking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mode.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his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indicated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Fiji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oolbar.</w:t>
      </w:r>
    </w:p>
    <w:p w14:paraId="2B36A2BA" w14:textId="408B8851" w:rsidR="00237A39" w:rsidRPr="00333181" w:rsidRDefault="00237A39" w:rsidP="00A33297">
      <w:pPr>
        <w:rPr>
          <w:color w:val="auto"/>
          <w:highlight w:val="yellow"/>
        </w:rPr>
      </w:pPr>
    </w:p>
    <w:p w14:paraId="43F95A2D" w14:textId="7872A613" w:rsidR="00237A39" w:rsidRPr="00333181" w:rsidRDefault="00237A39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6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ov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x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am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ries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ocati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ame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ov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ou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v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oi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res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key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o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ppea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ocation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ppea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nnect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ocation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her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c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reviou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ames.</w:t>
      </w:r>
    </w:p>
    <w:p w14:paraId="1247FA79" w14:textId="77C223D1" w:rsidR="00237A39" w:rsidRPr="00333181" w:rsidRDefault="00237A39" w:rsidP="00A33297">
      <w:pPr>
        <w:rPr>
          <w:color w:val="auto"/>
          <w:highlight w:val="yellow"/>
        </w:rPr>
      </w:pPr>
    </w:p>
    <w:p w14:paraId="109EAAFB" w14:textId="55517DB9" w:rsidR="00CA1415" w:rsidRPr="00333181" w:rsidRDefault="00237A39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7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ft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av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mpleted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l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Analyz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TrackMate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ialogu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ox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ener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at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eded.</w:t>
      </w:r>
    </w:p>
    <w:p w14:paraId="50ED6414" w14:textId="77777777" w:rsidR="00CA1415" w:rsidRPr="00333181" w:rsidRDefault="00CA1415" w:rsidP="00A33297">
      <w:pPr>
        <w:rPr>
          <w:color w:val="auto"/>
          <w:highlight w:val="yellow"/>
        </w:rPr>
      </w:pPr>
    </w:p>
    <w:p w14:paraId="10326CBD" w14:textId="2BE14C55" w:rsidR="00763EFD" w:rsidRPr="00333181" w:rsidRDefault="00E2167D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</w:t>
      </w:r>
      <w:r w:rsidR="00237A39" w:rsidRPr="00333181">
        <w:rPr>
          <w:color w:val="auto"/>
          <w:highlight w:val="yellow"/>
        </w:rPr>
        <w:t>3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alcu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766890" w:rsidRPr="00333181">
        <w:rPr>
          <w:color w:val="auto"/>
          <w:highlight w:val="yellow"/>
        </w:rPr>
        <w:t>speed</w:t>
      </w:r>
      <w:r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ivid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ta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a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eng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laps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.</w:t>
      </w:r>
      <w:r w:rsidR="003C68F9" w:rsidRPr="00333181">
        <w:rPr>
          <w:color w:val="auto"/>
          <w:highlight w:val="yellow"/>
        </w:rPr>
        <w:t xml:space="preserve"> </w:t>
      </w:r>
    </w:p>
    <w:p w14:paraId="4EC0417B" w14:textId="77777777" w:rsidR="00763EFD" w:rsidRPr="00333181" w:rsidRDefault="00763EFD" w:rsidP="00A33297">
      <w:pPr>
        <w:rPr>
          <w:color w:val="auto"/>
          <w:highlight w:val="yellow"/>
        </w:rPr>
      </w:pPr>
    </w:p>
    <w:p w14:paraId="56FD1F35" w14:textId="51C40CFB" w:rsidR="00E2167D" w:rsidRPr="00333181" w:rsidRDefault="00763EFD" w:rsidP="00A33297">
      <w:pPr>
        <w:rPr>
          <w:color w:val="auto"/>
        </w:rPr>
      </w:pPr>
      <w:r w:rsidRPr="00333181">
        <w:rPr>
          <w:color w:val="auto"/>
          <w:highlight w:val="yellow"/>
        </w:rPr>
        <w:t>6.2.</w:t>
      </w:r>
      <w:r w:rsidR="00237A39" w:rsidRPr="00333181">
        <w:rPr>
          <w:color w:val="auto"/>
          <w:highlight w:val="yellow"/>
        </w:rPr>
        <w:t>4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calcu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vectorial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velocity,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draw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roug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starting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vulva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pointing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oward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spermatheca.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Measur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distanc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has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migrated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along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is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li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ginn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e.</w:t>
      </w:r>
      <w:r w:rsidR="003C68F9" w:rsidRPr="00333181">
        <w:rPr>
          <w:color w:val="auto"/>
          <w:highlight w:val="yellow"/>
        </w:rPr>
        <w:t xml:space="preserve">  </w:t>
      </w:r>
      <w:r w:rsidR="004721D3" w:rsidRPr="00333181">
        <w:rPr>
          <w:color w:val="auto"/>
          <w:highlight w:val="yellow"/>
        </w:rPr>
        <w:t>Divide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this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distance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elapsed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time</w:t>
      </w:r>
      <w:r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</w:rPr>
        <w:t>Negative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values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indicate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migrated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away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</w:p>
    <w:p w14:paraId="09277DF5" w14:textId="35E4A5CD" w:rsidR="00E96524" w:rsidRPr="00333181" w:rsidRDefault="00E96524" w:rsidP="00A33297">
      <w:pPr>
        <w:rPr>
          <w:color w:val="auto"/>
          <w:highlight w:val="yellow"/>
        </w:rPr>
      </w:pPr>
    </w:p>
    <w:p w14:paraId="1FB973F4" w14:textId="7D132A2C" w:rsidR="00E96524" w:rsidRPr="00333181" w:rsidRDefault="00C80CA4" w:rsidP="00A33297">
      <w:pPr>
        <w:rPr>
          <w:color w:val="auto"/>
        </w:rPr>
      </w:pPr>
      <w:r w:rsidRPr="00333181">
        <w:rPr>
          <w:color w:val="auto"/>
          <w:highlight w:val="yellow"/>
        </w:rPr>
        <w:t>6.2.</w:t>
      </w:r>
      <w:r w:rsidR="00237A39" w:rsidRPr="00333181">
        <w:rPr>
          <w:color w:val="auto"/>
          <w:highlight w:val="yellow"/>
        </w:rPr>
        <w:t>5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recor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reversa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equency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u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umb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ur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hic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enerat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g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es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a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90°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ur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re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nsecutiv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ames</w:t>
      </w:r>
      <w:r w:rsidR="003C68F9" w:rsidRPr="00333181">
        <w:rPr>
          <w:color w:val="auto"/>
          <w:highlight w:val="yellow"/>
        </w:rPr>
        <w:t xml:space="preserve"> </w:t>
      </w:r>
      <w:r w:rsidR="0087494A" w:rsidRPr="00333181">
        <w:rPr>
          <w:color w:val="auto"/>
        </w:rPr>
        <w:t>(see</w:t>
      </w:r>
      <w:r w:rsidR="003C68F9" w:rsidRPr="00333181">
        <w:rPr>
          <w:color w:val="auto"/>
        </w:rPr>
        <w:t xml:space="preserve"> </w:t>
      </w:r>
      <w:r w:rsidR="0087494A"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2</w:t>
      </w:r>
      <w:r w:rsidR="0087494A" w:rsidRPr="00333181">
        <w:rPr>
          <w:b/>
          <w:color w:val="auto"/>
        </w:rPr>
        <w:t>N</w:t>
      </w:r>
      <w:r w:rsidR="003C68F9" w:rsidRPr="00333181">
        <w:rPr>
          <w:color w:val="auto"/>
        </w:rPr>
        <w:t xml:space="preserve"> </w:t>
      </w:r>
      <w:r w:rsidR="0087494A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87494A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87494A" w:rsidRPr="00333181">
        <w:rPr>
          <w:color w:val="auto"/>
        </w:rPr>
        <w:t>schematic</w:t>
      </w:r>
      <w:r w:rsidR="003C68F9" w:rsidRPr="00333181">
        <w:rPr>
          <w:color w:val="auto"/>
        </w:rPr>
        <w:t xml:space="preserve"> </w:t>
      </w:r>
      <w:r w:rsidR="0087494A" w:rsidRPr="00333181">
        <w:rPr>
          <w:color w:val="auto"/>
        </w:rPr>
        <w:t>example).</w:t>
      </w:r>
      <w:r w:rsidR="003C68F9" w:rsidRPr="00333181">
        <w:rPr>
          <w:color w:val="auto"/>
        </w:rPr>
        <w:t xml:space="preserve"> </w:t>
      </w:r>
    </w:p>
    <w:bookmarkEnd w:id="1"/>
    <w:p w14:paraId="747EA023" w14:textId="77777777" w:rsidR="00AC70AF" w:rsidRPr="00333181" w:rsidRDefault="00AC70AF" w:rsidP="00AC70AF">
      <w:pPr>
        <w:rPr>
          <w:color w:val="auto"/>
        </w:rPr>
      </w:pPr>
    </w:p>
    <w:p w14:paraId="3E79FCA8" w14:textId="0828AEE9" w:rsidR="006305D7" w:rsidRPr="00333181" w:rsidRDefault="006305D7" w:rsidP="001B1519">
      <w:pPr>
        <w:pStyle w:val="a3"/>
        <w:spacing w:before="0" w:beforeAutospacing="0" w:after="0" w:afterAutospacing="0"/>
        <w:rPr>
          <w:color w:val="auto"/>
        </w:rPr>
      </w:pPr>
      <w:r w:rsidRPr="00333181">
        <w:rPr>
          <w:b/>
          <w:color w:val="auto"/>
        </w:rPr>
        <w:t>REPRESENTATIV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RESULTS</w:t>
      </w:r>
      <w:r w:rsidR="00EF1462" w:rsidRPr="00333181">
        <w:rPr>
          <w:b/>
          <w:color w:val="auto"/>
        </w:rPr>
        <w:t>:</w:t>
      </w:r>
      <w:r w:rsidR="003C68F9" w:rsidRPr="00333181">
        <w:rPr>
          <w:b/>
          <w:color w:val="auto"/>
        </w:rPr>
        <w:t xml:space="preserve"> </w:t>
      </w:r>
    </w:p>
    <w:p w14:paraId="7F8CE8C8" w14:textId="639B2E4F" w:rsidR="006349C0" w:rsidRPr="00333181" w:rsidRDefault="00B0543D" w:rsidP="007A4DD6">
      <w:pPr>
        <w:rPr>
          <w:color w:val="auto"/>
        </w:rPr>
      </w:pP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era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sul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pic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aper,</w:t>
      </w:r>
      <w:r w:rsidR="003C68F9" w:rsidRPr="00333181">
        <w:rPr>
          <w:color w:val="auto"/>
        </w:rPr>
        <w:t xml:space="preserve"> </w:t>
      </w:r>
      <w:r w:rsidR="00FD1556"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were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4B39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="004B3964" w:rsidRPr="00333181">
        <w:rPr>
          <w:color w:val="auto"/>
        </w:rPr>
        <w:t>mito</w:t>
      </w:r>
      <w:proofErr w:type="spellEnd"/>
      <w:r w:rsidR="004B3964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ld</w:t>
      </w:r>
      <w:r w:rsidR="00AA43E6" w:rsidRPr="00333181">
        <w:rPr>
          <w:color w:val="auto"/>
        </w:rPr>
        <w:t>-</w:t>
      </w:r>
      <w:r w:rsidRPr="00333181">
        <w:rPr>
          <w:color w:val="auto"/>
        </w:rPr>
        <w:t>typ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.</w:t>
      </w:r>
      <w:r w:rsidR="003C68F9" w:rsidRPr="00333181">
        <w:rPr>
          <w:color w:val="auto"/>
        </w:rPr>
        <w:t xml:space="preserve"> </w:t>
      </w:r>
      <w:r w:rsidR="001662C7"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provides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overall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scheme</w:t>
      </w:r>
      <w:r w:rsidR="003C68F9" w:rsidRPr="00333181">
        <w:rPr>
          <w:color w:val="auto"/>
        </w:rPr>
        <w:t xml:space="preserve"> </w:t>
      </w:r>
      <w:r w:rsidR="00DC372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method,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including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preparation,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mating,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analysi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2C2454" w:rsidRPr="00333181">
        <w:rPr>
          <w:b/>
          <w:color w:val="auto"/>
        </w:rPr>
        <w:t>M</w:t>
      </w:r>
      <w:r w:rsidRPr="00333181">
        <w:rPr>
          <w:b/>
          <w:color w:val="auto"/>
        </w:rPr>
        <w:t>ovi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1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how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m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rr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ther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p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</w:t>
      </w:r>
      <w:r w:rsidR="001662C7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9194D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deposited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vulva.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B3964" w:rsidRPr="00333181">
        <w:rPr>
          <w:color w:val="auto"/>
        </w:rPr>
        <w:t>move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around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developing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embryos</w:t>
      </w:r>
      <w:r w:rsidR="003C68F9" w:rsidRPr="00333181">
        <w:rPr>
          <w:color w:val="auto"/>
        </w:rPr>
        <w:t xml:space="preserve"> </w:t>
      </w:r>
      <w:r w:rsidR="005944AF" w:rsidRPr="00333181">
        <w:rPr>
          <w:color w:val="auto"/>
        </w:rPr>
        <w:t>with</w:t>
      </w:r>
      <w:r w:rsidR="006F3D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war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her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stored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until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fertilization</w:t>
      </w:r>
      <w:r w:rsidR="004F4527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D20628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D20628" w:rsidRPr="00333181">
        <w:rPr>
          <w:color w:val="auto"/>
        </w:rPr>
        <w:t>germ</w:t>
      </w:r>
      <w:r w:rsidR="003C68F9" w:rsidRPr="00333181">
        <w:rPr>
          <w:color w:val="auto"/>
        </w:rPr>
        <w:t xml:space="preserve"> </w:t>
      </w:r>
      <w:r w:rsidR="00D20628" w:rsidRPr="00333181">
        <w:rPr>
          <w:color w:val="auto"/>
        </w:rPr>
        <w:t>cells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develop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oocytes,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proximal,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matur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3475AF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pushed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spermatheca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via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sheath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cell</w:t>
      </w:r>
      <w:r w:rsidR="003C68F9" w:rsidRPr="00333181">
        <w:rPr>
          <w:color w:val="auto"/>
        </w:rPr>
        <w:t xml:space="preserve"> </w:t>
      </w:r>
      <w:proofErr w:type="spellStart"/>
      <w:r w:rsidR="00F831F1" w:rsidRPr="00333181">
        <w:rPr>
          <w:color w:val="auto"/>
        </w:rPr>
        <w:t>contrations</w:t>
      </w:r>
      <w:proofErr w:type="spellEnd"/>
      <w:r w:rsidR="00F831F1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occurs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</w:p>
    <w:p w14:paraId="3B183B8C" w14:textId="77777777" w:rsidR="006349C0" w:rsidRPr="00333181" w:rsidRDefault="006349C0" w:rsidP="007A4DD6">
      <w:pPr>
        <w:rPr>
          <w:color w:val="auto"/>
        </w:rPr>
      </w:pPr>
    </w:p>
    <w:p w14:paraId="2D3F820A" w14:textId="311182C3" w:rsidR="007A4DD6" w:rsidRPr="00333181" w:rsidRDefault="004F4527" w:rsidP="007A4DD6">
      <w:pPr>
        <w:rPr>
          <w:color w:val="auto"/>
        </w:rPr>
      </w:pP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y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n</w:t>
      </w:r>
      <w:r w:rsidR="00FC0E8D" w:rsidRPr="00333181">
        <w:rPr>
          <w:color w:val="auto"/>
        </w:rPr>
        <w:t>d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tract</w:t>
      </w:r>
      <w:r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vid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re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zon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(</w:t>
      </w:r>
      <w:r w:rsidR="002C2454" w:rsidRPr="00333181">
        <w:rPr>
          <w:b/>
          <w:color w:val="auto"/>
        </w:rPr>
        <w:t>M</w:t>
      </w:r>
      <w:r w:rsidRPr="00333181">
        <w:rPr>
          <w:b/>
          <w:color w:val="auto"/>
        </w:rPr>
        <w:t>ovi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1,</w:t>
      </w:r>
      <w:r w:rsidR="003C68F9" w:rsidRPr="00333181">
        <w:rPr>
          <w:b/>
          <w:color w:val="auto"/>
        </w:rPr>
        <w:t xml:space="preserve"> </w:t>
      </w:r>
      <w:r w:rsidR="002C2454" w:rsidRPr="00333181">
        <w:rPr>
          <w:b/>
          <w:color w:val="auto"/>
        </w:rPr>
        <w:t>F</w:t>
      </w:r>
      <w:r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4</w:t>
      </w:r>
      <w:r w:rsidR="002C2454" w:rsidRPr="00333181">
        <w:rPr>
          <w:b/>
          <w:color w:val="auto"/>
        </w:rPr>
        <w:t>A</w:t>
      </w:r>
      <w:r w:rsidRPr="00333181">
        <w:rPr>
          <w:color w:val="auto"/>
        </w:rPr>
        <w:t>).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an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firs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ir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terus,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tarting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vulva.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an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middl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ir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terus,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an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las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ir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include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Proper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wild</w:t>
      </w:r>
      <w:r w:rsidR="0096605F" w:rsidRPr="00333181">
        <w:rPr>
          <w:color w:val="auto"/>
        </w:rPr>
        <w:t>-</w:t>
      </w:r>
      <w:r w:rsidR="006349C0" w:rsidRPr="00333181">
        <w:rPr>
          <w:color w:val="auto"/>
        </w:rPr>
        <w:t>type</w:t>
      </w:r>
      <w:r w:rsidR="0096605F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349C0"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pproximately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90%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reaching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(</w:t>
      </w:r>
      <w:r w:rsidR="002C2454" w:rsidRPr="00333181">
        <w:rPr>
          <w:b/>
          <w:color w:val="auto"/>
        </w:rPr>
        <w:t>F</w:t>
      </w:r>
      <w:r w:rsidR="006349C0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4</w:t>
      </w:r>
      <w:r w:rsidR="002C2454" w:rsidRPr="00333181">
        <w:rPr>
          <w:b/>
          <w:color w:val="auto"/>
        </w:rPr>
        <w:t>B</w:t>
      </w:r>
      <w:r w:rsidR="006349C0" w:rsidRPr="00333181">
        <w:rPr>
          <w:color w:val="auto"/>
        </w:rPr>
        <w:t>).</w:t>
      </w:r>
      <w:r w:rsidR="003C68F9" w:rsidRPr="00333181">
        <w:rPr>
          <w:color w:val="auto"/>
        </w:rPr>
        <w:t xml:space="preserve">  </w:t>
      </w:r>
      <w:proofErr w:type="spellStart"/>
      <w:r w:rsidR="006349C0" w:rsidRPr="00333181">
        <w:rPr>
          <w:color w:val="auto"/>
        </w:rPr>
        <w:t>Matings</w:t>
      </w:r>
      <w:proofErr w:type="spellEnd"/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few</w:t>
      </w:r>
      <w:r w:rsidR="003C68F9" w:rsidRPr="00333181">
        <w:rPr>
          <w:color w:val="auto"/>
        </w:rPr>
        <w:t xml:space="preserve"> </w:t>
      </w:r>
      <w:r w:rsidR="002C2454" w:rsidRPr="00333181">
        <w:rPr>
          <w:color w:val="auto"/>
        </w:rPr>
        <w:t>(</w:t>
      </w:r>
      <w:r w:rsidR="002C2454" w:rsidRPr="00333181">
        <w:rPr>
          <w:b/>
          <w:color w:val="auto"/>
        </w:rPr>
        <w:t>F</w:t>
      </w:r>
      <w:r w:rsidR="006349C0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4</w:t>
      </w:r>
      <w:r w:rsidR="002C2454" w:rsidRPr="00333181">
        <w:rPr>
          <w:b/>
          <w:color w:val="auto"/>
        </w:rPr>
        <w:t>C</w:t>
      </w:r>
      <w:r w:rsidR="009C4935" w:rsidRPr="00333181">
        <w:rPr>
          <w:b/>
          <w:color w:val="auto"/>
        </w:rPr>
        <w:t>,</w:t>
      </w:r>
      <w:r w:rsidR="003C68F9" w:rsidRPr="00333181">
        <w:rPr>
          <w:b/>
          <w:color w:val="auto"/>
        </w:rPr>
        <w:t xml:space="preserve"> </w:t>
      </w:r>
      <w:r w:rsidR="009C4935" w:rsidRPr="00333181">
        <w:rPr>
          <w:color w:val="auto"/>
        </w:rPr>
        <w:t>less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than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10-15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perm</w:t>
      </w:r>
      <w:r w:rsidR="006349C0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many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(</w:t>
      </w:r>
      <w:r w:rsidR="002C2454" w:rsidRPr="00333181">
        <w:rPr>
          <w:b/>
          <w:color w:val="auto"/>
        </w:rPr>
        <w:t>F</w:t>
      </w:r>
      <w:r w:rsidR="006349C0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4</w:t>
      </w:r>
      <w:r w:rsidR="002C2454" w:rsidRPr="00333181">
        <w:rPr>
          <w:b/>
          <w:color w:val="auto"/>
        </w:rPr>
        <w:t>D</w:t>
      </w:r>
      <w:r w:rsidR="009C4935" w:rsidRPr="00333181">
        <w:rPr>
          <w:b/>
          <w:color w:val="auto"/>
        </w:rPr>
        <w:t>,</w:t>
      </w:r>
      <w:r w:rsidR="003C68F9" w:rsidRPr="00333181">
        <w:rPr>
          <w:b/>
          <w:color w:val="auto"/>
        </w:rPr>
        <w:t xml:space="preserve"> </w:t>
      </w:r>
      <w:r w:rsidR="009C4935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filled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perm</w:t>
      </w:r>
      <w:r w:rsidR="006349C0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counted.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proofErr w:type="spellStart"/>
      <w:r w:rsidR="009C4935" w:rsidRPr="00333181">
        <w:rPr>
          <w:color w:val="auto"/>
        </w:rPr>
        <w:t>m</w:t>
      </w:r>
      <w:r w:rsidR="00E81C2C" w:rsidRPr="00333181">
        <w:rPr>
          <w:color w:val="auto"/>
        </w:rPr>
        <w:t>atings</w:t>
      </w:r>
      <w:proofErr w:type="spellEnd"/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less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than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10-15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sperm</w:t>
      </w:r>
      <w:r w:rsidR="009C4935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3-4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rogue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heavily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skew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data.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imilarly,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filled</w:t>
      </w:r>
      <w:r w:rsidR="003C68F9" w:rsidRPr="00333181">
        <w:rPr>
          <w:color w:val="auto"/>
        </w:rPr>
        <w:t xml:space="preserve"> </w:t>
      </w:r>
      <w:r w:rsidR="0086270B" w:rsidRPr="00333181">
        <w:rPr>
          <w:color w:val="auto"/>
        </w:rPr>
        <w:t>completely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cannot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migrate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appropriately.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pe</w:t>
      </w:r>
      <w:r w:rsidR="00341020" w:rsidRPr="00333181">
        <w:rPr>
          <w:color w:val="auto"/>
        </w:rPr>
        <w:t>r</w:t>
      </w:r>
      <w:r w:rsidR="007E249E" w:rsidRPr="00333181">
        <w:rPr>
          <w:color w:val="auto"/>
        </w:rPr>
        <w:t>m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eem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cattered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throughout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uteri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</w:t>
      </w:r>
      <w:r w:rsidR="00B83ACD" w:rsidRPr="00333181">
        <w:rPr>
          <w:color w:val="auto"/>
        </w:rPr>
        <w:t>ome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mutants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display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poor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phenotype.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case,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fill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crevice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uterus,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een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E249E"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4</w:t>
      </w:r>
      <w:r w:rsidR="007E249E" w:rsidRPr="00333181">
        <w:rPr>
          <w:b/>
          <w:color w:val="auto"/>
        </w:rPr>
        <w:t>D</w:t>
      </w:r>
      <w:r w:rsidR="007E249E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Quantification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arm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considered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sample,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n.</w:t>
      </w:r>
      <w:r w:rsidR="003C68F9" w:rsidRPr="00333181">
        <w:rPr>
          <w:color w:val="auto"/>
        </w:rPr>
        <w:t xml:space="preserve"> </w:t>
      </w:r>
    </w:p>
    <w:p w14:paraId="4DED6E67" w14:textId="558E37FE" w:rsidR="00D9263C" w:rsidRPr="00333181" w:rsidRDefault="00D9263C" w:rsidP="007A4DD6">
      <w:pPr>
        <w:rPr>
          <w:color w:val="auto"/>
        </w:rPr>
      </w:pPr>
    </w:p>
    <w:p w14:paraId="383BCE3C" w14:textId="0B2C83C9" w:rsidR="00191454" w:rsidRPr="00333181" w:rsidRDefault="00D9263C" w:rsidP="007A4DD6">
      <w:pPr>
        <w:rPr>
          <w:color w:val="auto"/>
        </w:rPr>
      </w:pPr>
      <w:r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veloc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tracked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(</w:t>
      </w:r>
      <w:r w:rsidR="00077E2E" w:rsidRPr="00333181">
        <w:rPr>
          <w:b/>
          <w:color w:val="auto"/>
        </w:rPr>
        <w:t>Fi</w:t>
      </w:r>
      <w:r w:rsidR="00DF17B8" w:rsidRPr="00333181">
        <w:rPr>
          <w:b/>
          <w:color w:val="auto"/>
        </w:rPr>
        <w:t>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2</w:t>
      </w:r>
      <w:r w:rsidR="00077E2E" w:rsidRPr="00333181">
        <w:rPr>
          <w:b/>
          <w:color w:val="auto"/>
        </w:rPr>
        <w:t>A</w:t>
      </w:r>
      <w:r w:rsidR="00DF17B8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144F3B" w:rsidRPr="00333181">
        <w:rPr>
          <w:color w:val="auto"/>
        </w:rPr>
        <w:t>because</w:t>
      </w:r>
      <w:r w:rsidR="003C68F9" w:rsidRPr="00333181">
        <w:rPr>
          <w:color w:val="auto"/>
        </w:rPr>
        <w:t xml:space="preserve"> </w:t>
      </w:r>
      <w:r w:rsidR="00144F3B" w:rsidRPr="00333181">
        <w:rPr>
          <w:color w:val="auto"/>
        </w:rPr>
        <w:t>s</w:t>
      </w:r>
      <w:r w:rsidR="00DF17B8" w:rsidRPr="00333181">
        <w:rPr>
          <w:color w:val="auto"/>
        </w:rPr>
        <w:t>perm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Zones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(</w:t>
      </w:r>
      <w:r w:rsidR="00077E2E" w:rsidRPr="00333181">
        <w:rPr>
          <w:b/>
          <w:color w:val="auto"/>
        </w:rPr>
        <w:t>M</w:t>
      </w:r>
      <w:r w:rsidR="00DF17B8" w:rsidRPr="00333181">
        <w:rPr>
          <w:b/>
          <w:color w:val="auto"/>
        </w:rPr>
        <w:t>ovie</w:t>
      </w:r>
      <w:r w:rsidR="003C68F9" w:rsidRPr="00333181">
        <w:rPr>
          <w:b/>
          <w:color w:val="auto"/>
        </w:rPr>
        <w:t xml:space="preserve"> </w:t>
      </w:r>
      <w:r w:rsidR="00DF17B8" w:rsidRPr="00333181">
        <w:rPr>
          <w:b/>
          <w:color w:val="auto"/>
        </w:rPr>
        <w:t>1</w:t>
      </w:r>
      <w:r w:rsidR="00DF17B8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tend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move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circular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patter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even</w:t>
      </w:r>
      <w:r w:rsidR="003C68F9" w:rsidRPr="00333181">
        <w:rPr>
          <w:color w:val="auto"/>
        </w:rPr>
        <w:t xml:space="preserve"> </w:t>
      </w:r>
      <w:r w:rsidR="007715FA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wild-typ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animals.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ime-</w:t>
      </w:r>
      <w:proofErr w:type="spellStart"/>
      <w:r w:rsidR="009B67A6" w:rsidRPr="00333181">
        <w:rPr>
          <w:color w:val="auto"/>
        </w:rPr>
        <w:t>laspe</w:t>
      </w:r>
      <w:proofErr w:type="spellEnd"/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15-30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intervals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usually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rack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sperm.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On</w:t>
      </w:r>
      <w:r w:rsidR="00CD6D3B" w:rsidRPr="00333181">
        <w:rPr>
          <w:color w:val="auto"/>
        </w:rPr>
        <w:t>ly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sp</w:t>
      </w:r>
      <w:r w:rsidR="009B67A6" w:rsidRPr="00333181">
        <w:rPr>
          <w:color w:val="auto"/>
        </w:rPr>
        <w:t>erm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followed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consecutiv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frames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mor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ha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2.5-3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mi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quantified</w:t>
      </w:r>
      <w:r w:rsidR="00CD6D3B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02C6B"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2</w:t>
      </w:r>
      <w:r w:rsidR="00102C6B" w:rsidRPr="00333181">
        <w:rPr>
          <w:b/>
          <w:color w:val="auto"/>
        </w:rPr>
        <w:t>B-M</w:t>
      </w:r>
      <w:r w:rsidR="00102C6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marked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red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blue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dots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satisfy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criteri</w:t>
      </w:r>
      <w:r w:rsidR="001B5CF4" w:rsidRPr="00333181">
        <w:rPr>
          <w:color w:val="auto"/>
        </w:rPr>
        <w:t>on,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mark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green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oes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not.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refore,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values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efin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77E2E" w:rsidRPr="00333181">
        <w:rPr>
          <w:b/>
          <w:color w:val="auto"/>
        </w:rPr>
        <w:t>F</w:t>
      </w:r>
      <w:r w:rsidR="001B5CF4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2</w:t>
      </w:r>
      <w:r w:rsidR="001B5CF4" w:rsidRPr="00333181">
        <w:rPr>
          <w:b/>
          <w:color w:val="auto"/>
        </w:rPr>
        <w:t>N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quantifi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mark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r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blu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ots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(</w:t>
      </w:r>
      <w:r w:rsidR="00077E2E" w:rsidRPr="00333181">
        <w:rPr>
          <w:b/>
          <w:color w:val="auto"/>
        </w:rPr>
        <w:t>F</w:t>
      </w:r>
      <w:r w:rsidR="001B5CF4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2</w:t>
      </w:r>
      <w:r w:rsidR="001B5CF4" w:rsidRPr="00333181">
        <w:rPr>
          <w:b/>
          <w:color w:val="auto"/>
        </w:rPr>
        <w:t>O</w:t>
      </w:r>
      <w:r w:rsidR="001B5CF4" w:rsidRPr="00333181">
        <w:rPr>
          <w:color w:val="auto"/>
        </w:rPr>
        <w:t>),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os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ma</w:t>
      </w:r>
      <w:r w:rsidR="00F0147D" w:rsidRPr="00333181">
        <w:rPr>
          <w:color w:val="auto"/>
        </w:rPr>
        <w:t>rk</w:t>
      </w:r>
      <w:r w:rsidR="001B5CF4" w:rsidRPr="00333181">
        <w:rPr>
          <w:color w:val="auto"/>
        </w:rPr>
        <w:t>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green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wer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quantified.</w:t>
      </w:r>
      <w:r w:rsidR="003C68F9" w:rsidRPr="00333181">
        <w:rPr>
          <w:color w:val="auto"/>
        </w:rPr>
        <w:t xml:space="preserve"> </w:t>
      </w:r>
    </w:p>
    <w:p w14:paraId="7F5815FC" w14:textId="3133E33C" w:rsidR="004A71E4" w:rsidRPr="00333181" w:rsidRDefault="004A71E4" w:rsidP="001B1519">
      <w:pPr>
        <w:rPr>
          <w:color w:val="auto"/>
        </w:rPr>
      </w:pPr>
    </w:p>
    <w:p w14:paraId="3C9083F6" w14:textId="0A313179" w:rsidR="00B32616" w:rsidRPr="00333181" w:rsidRDefault="00B32616" w:rsidP="001B1519">
      <w:pPr>
        <w:rPr>
          <w:bCs/>
          <w:color w:val="auto"/>
        </w:rPr>
      </w:pPr>
      <w:r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13621E"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="0013621E" w:rsidRPr="00333181">
        <w:rPr>
          <w:b/>
          <w:color w:val="auto"/>
        </w:rPr>
        <w:t>TABL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LEGENDS:</w:t>
      </w:r>
      <w:r w:rsidR="003C68F9" w:rsidRPr="00333181">
        <w:rPr>
          <w:color w:val="auto"/>
        </w:rPr>
        <w:t xml:space="preserve"> </w:t>
      </w:r>
    </w:p>
    <w:p w14:paraId="75182EC3" w14:textId="4AB839CC" w:rsidR="00B32616" w:rsidRPr="00333181" w:rsidRDefault="00B32616" w:rsidP="001B1519">
      <w:pPr>
        <w:rPr>
          <w:color w:val="auto"/>
        </w:rPr>
      </w:pPr>
    </w:p>
    <w:p w14:paraId="1F3DB573" w14:textId="12FE0992" w:rsidR="000B0CDD" w:rsidRPr="00333181" w:rsidRDefault="000B0CDD" w:rsidP="002F647A">
      <w:pPr>
        <w:rPr>
          <w:color w:val="auto"/>
        </w:rPr>
      </w:pPr>
      <w:r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1: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Cartoon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of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th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dult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i/>
          <w:color w:val="auto"/>
        </w:rPr>
        <w:t>C.</w:t>
      </w:r>
      <w:r w:rsidR="003C68F9" w:rsidRPr="00333181">
        <w:rPr>
          <w:b/>
          <w:i/>
          <w:color w:val="auto"/>
        </w:rPr>
        <w:t xml:space="preserve"> </w:t>
      </w:r>
      <w:r w:rsidRPr="00333181">
        <w:rPr>
          <w:b/>
          <w:i/>
          <w:color w:val="auto"/>
        </w:rPr>
        <w:t>elegans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hermaphrodit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male.</w:t>
      </w:r>
      <w:r w:rsidR="003C68F9" w:rsidRPr="00333181">
        <w:rPr>
          <w:b/>
          <w:color w:val="auto"/>
        </w:rPr>
        <w:t xml:space="preserve"> </w:t>
      </w:r>
      <w:r w:rsidRPr="00333181">
        <w:rPr>
          <w:color w:val="auto"/>
        </w:rPr>
        <w:t>Maj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ructur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C6246" w:rsidRPr="00333181">
        <w:rPr>
          <w:color w:val="auto"/>
        </w:rPr>
        <w:t>figure</w:t>
      </w:r>
      <w:r w:rsidRPr="00333181">
        <w:rPr>
          <w:color w:val="auto"/>
        </w:rPr>
        <w:t>.</w:t>
      </w:r>
    </w:p>
    <w:p w14:paraId="36C1D385" w14:textId="77777777" w:rsidR="00683926" w:rsidRPr="00333181" w:rsidRDefault="00683926" w:rsidP="002F647A">
      <w:pPr>
        <w:rPr>
          <w:color w:val="auto"/>
        </w:rPr>
      </w:pPr>
    </w:p>
    <w:p w14:paraId="7CA8C023" w14:textId="6B06DF45" w:rsidR="00683926" w:rsidRPr="00333181" w:rsidRDefault="00683926" w:rsidP="00683926">
      <w:pPr>
        <w:rPr>
          <w:color w:val="auto"/>
        </w:rPr>
      </w:pPr>
      <w:r w:rsidRPr="00333181">
        <w:rPr>
          <w:b/>
          <w:color w:val="auto"/>
        </w:rPr>
        <w:t xml:space="preserve">Figure </w:t>
      </w:r>
      <w:r w:rsidRPr="00333181">
        <w:rPr>
          <w:b/>
          <w:color w:val="auto"/>
        </w:rPr>
        <w:t>2</w:t>
      </w:r>
      <w:r w:rsidRPr="00333181">
        <w:rPr>
          <w:b/>
          <w:color w:val="auto"/>
        </w:rPr>
        <w:t>: Quantifying sperm velocity and reversal frequency during migration through the uterus. (A).</w:t>
      </w:r>
      <w:r w:rsidRPr="00333181">
        <w:rPr>
          <w:color w:val="auto"/>
        </w:rPr>
        <w:t xml:space="preserve"> DIC+TRITC merged image of a hermaphrodite uterus containing fluorescent sperm (red). V: vulva, yellow: spermatheca, Z1-Z3: three zones of the uterus, black box: zone 2. (</w:t>
      </w:r>
      <w:r w:rsidRPr="00333181">
        <w:rPr>
          <w:b/>
          <w:color w:val="auto"/>
        </w:rPr>
        <w:t>B-M).</w:t>
      </w:r>
      <w:r w:rsidRPr="00333181">
        <w:rPr>
          <w:color w:val="auto"/>
        </w:rPr>
        <w:t xml:space="preserve"> Time-lapse TRITC channel images zoomed in on zone 2 (black box in A). Images were acquired at 20 s intervals. 3 individual sperm were tracked in each image (red, green, and blue dots). Colored dots in panel </w:t>
      </w:r>
      <w:r w:rsidRPr="00333181">
        <w:rPr>
          <w:b/>
          <w:color w:val="auto"/>
        </w:rPr>
        <w:t>M</w:t>
      </w:r>
      <w:r w:rsidRPr="00333181">
        <w:rPr>
          <w:color w:val="auto"/>
        </w:rPr>
        <w:t xml:space="preserve"> represents the path of each sperm from </w:t>
      </w:r>
      <w:r w:rsidRPr="00333181">
        <w:rPr>
          <w:b/>
          <w:color w:val="auto"/>
        </w:rPr>
        <w:t>B-L</w:t>
      </w:r>
      <w:r w:rsidRPr="00333181">
        <w:rPr>
          <w:color w:val="auto"/>
        </w:rPr>
        <w:t>. Scale bar: 20</w:t>
      </w:r>
      <w:r w:rsidRPr="00333181">
        <w:rPr>
          <w:color w:val="auto"/>
        </w:rPr>
        <w:sym w:font="Symbol" w:char="F06D"/>
      </w:r>
      <w:r w:rsidRPr="00333181">
        <w:rPr>
          <w:color w:val="auto"/>
        </w:rPr>
        <w:t>m. (</w:t>
      </w:r>
      <w:r w:rsidRPr="00333181">
        <w:rPr>
          <w:b/>
          <w:color w:val="auto"/>
        </w:rPr>
        <w:t>N).</w:t>
      </w:r>
      <w:r w:rsidRPr="00333181">
        <w:rPr>
          <w:color w:val="auto"/>
        </w:rPr>
        <w:t xml:space="preserve"> Equations and definitions for sperm speed, vector velocity and reversal frequency. (</w:t>
      </w:r>
      <w:r w:rsidRPr="00333181">
        <w:rPr>
          <w:b/>
          <w:color w:val="auto"/>
        </w:rPr>
        <w:t>O).</w:t>
      </w:r>
      <w:r w:rsidRPr="00333181">
        <w:rPr>
          <w:color w:val="auto"/>
        </w:rPr>
        <w:t xml:space="preserve"> Speed, </w:t>
      </w:r>
      <w:proofErr w:type="spellStart"/>
      <w:r w:rsidRPr="00333181">
        <w:rPr>
          <w:color w:val="auto"/>
        </w:rPr>
        <w:t>vectorial</w:t>
      </w:r>
      <w:proofErr w:type="spellEnd"/>
      <w:r w:rsidRPr="00333181">
        <w:rPr>
          <w:color w:val="auto"/>
        </w:rPr>
        <w:t xml:space="preserve"> velocity and reversal frequency of sperm tracked in panels </w:t>
      </w:r>
      <w:r w:rsidRPr="00333181">
        <w:rPr>
          <w:b/>
          <w:color w:val="auto"/>
        </w:rPr>
        <w:t>B-L</w:t>
      </w:r>
      <w:r w:rsidRPr="00333181">
        <w:rPr>
          <w:color w:val="auto"/>
        </w:rPr>
        <w:t xml:space="preserve"> by the red and blue dots. </w:t>
      </w:r>
    </w:p>
    <w:p w14:paraId="393D9EB2" w14:textId="77777777" w:rsidR="000B0CDD" w:rsidRPr="00333181" w:rsidRDefault="000B0CDD" w:rsidP="002F647A">
      <w:pPr>
        <w:rPr>
          <w:b/>
          <w:color w:val="auto"/>
        </w:rPr>
      </w:pPr>
    </w:p>
    <w:p w14:paraId="570AC714" w14:textId="70948069" w:rsidR="002F647A" w:rsidRPr="00333181" w:rsidRDefault="002F647A" w:rsidP="002F647A">
      <w:pPr>
        <w:rPr>
          <w:color w:val="auto"/>
        </w:rPr>
      </w:pPr>
      <w:r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3</w:t>
      </w:r>
      <w:r w:rsidRPr="00333181">
        <w:rPr>
          <w:b/>
          <w:color w:val="auto"/>
        </w:rPr>
        <w:t>: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chematic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diagram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of</w:t>
      </w:r>
      <w:r w:rsidR="003C68F9" w:rsidRPr="00333181">
        <w:rPr>
          <w:b/>
          <w:color w:val="auto"/>
        </w:rPr>
        <w:t xml:space="preserve"> </w:t>
      </w:r>
      <w:r w:rsidR="00AD78A0" w:rsidRPr="00333181">
        <w:rPr>
          <w:b/>
          <w:color w:val="auto"/>
        </w:rPr>
        <w:t>sample</w:t>
      </w:r>
      <w:r w:rsidR="003C68F9" w:rsidRPr="00333181">
        <w:rPr>
          <w:b/>
          <w:color w:val="auto"/>
        </w:rPr>
        <w:t xml:space="preserve"> </w:t>
      </w:r>
      <w:r w:rsidR="00AD78A0" w:rsidRPr="00333181">
        <w:rPr>
          <w:b/>
          <w:color w:val="auto"/>
        </w:rPr>
        <w:t>preparation</w:t>
      </w:r>
      <w:r w:rsidR="003C68F9" w:rsidRPr="00333181">
        <w:rPr>
          <w:b/>
          <w:color w:val="auto"/>
        </w:rPr>
        <w:t xml:space="preserve"> </w:t>
      </w:r>
      <w:r w:rsidR="00AD78A0"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="00AD78A0" w:rsidRPr="00333181">
        <w:rPr>
          <w:b/>
          <w:color w:val="auto"/>
        </w:rPr>
        <w:t>data</w:t>
      </w:r>
      <w:r w:rsidR="003C68F9" w:rsidRPr="00333181">
        <w:rPr>
          <w:b/>
          <w:color w:val="auto"/>
        </w:rPr>
        <w:t xml:space="preserve"> </w:t>
      </w:r>
      <w:r w:rsidR="00AD78A0" w:rsidRPr="00333181">
        <w:rPr>
          <w:b/>
          <w:color w:val="auto"/>
        </w:rPr>
        <w:t>acquisition</w:t>
      </w:r>
      <w:r w:rsidRPr="00333181">
        <w:rPr>
          <w:b/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BC158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="00BC158E" w:rsidRPr="00333181">
        <w:rPr>
          <w:color w:val="auto"/>
        </w:rPr>
        <w:t>mito</w:t>
      </w:r>
      <w:proofErr w:type="spellEnd"/>
      <w:r w:rsidR="00BC158E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ynchronized</w:t>
      </w:r>
      <w:r w:rsidR="003C68F9" w:rsidRPr="00333181">
        <w:rPr>
          <w:color w:val="auto"/>
        </w:rPr>
        <w:t xml:space="preserve"> </w:t>
      </w:r>
      <w:r w:rsidR="00C84031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me</w:t>
      </w:r>
      <w:r w:rsidR="007715FA" w:rsidRPr="00333181">
        <w:rPr>
          <w:color w:val="auto"/>
        </w:rPr>
        <w:t>-</w:t>
      </w:r>
      <w:r w:rsidRPr="00333181">
        <w:rPr>
          <w:color w:val="auto"/>
        </w:rPr>
        <w:t>lap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mediate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aptu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at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veloc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i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ses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eru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f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ex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tails.</w:t>
      </w:r>
      <w:r w:rsidR="003C68F9" w:rsidRPr="00333181">
        <w:rPr>
          <w:color w:val="auto"/>
        </w:rPr>
        <w:t xml:space="preserve"> </w:t>
      </w:r>
    </w:p>
    <w:p w14:paraId="5384339D" w14:textId="77777777" w:rsidR="002F647A" w:rsidRPr="00333181" w:rsidRDefault="002F647A" w:rsidP="002F647A">
      <w:pPr>
        <w:rPr>
          <w:color w:val="auto"/>
        </w:rPr>
      </w:pPr>
    </w:p>
    <w:p w14:paraId="1CDCA24A" w14:textId="62B3CC9C" w:rsidR="00C84031" w:rsidRPr="00333181" w:rsidRDefault="00C84031" w:rsidP="002F647A">
      <w:pPr>
        <w:rPr>
          <w:color w:val="auto"/>
        </w:rPr>
      </w:pPr>
      <w:r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683926" w:rsidRPr="00333181">
        <w:rPr>
          <w:b/>
          <w:color w:val="auto"/>
        </w:rPr>
        <w:t>4</w:t>
      </w:r>
      <w:r w:rsidRPr="00333181">
        <w:rPr>
          <w:b/>
          <w:color w:val="auto"/>
        </w:rPr>
        <w:t>:</w:t>
      </w:r>
      <w:r w:rsidR="003C68F9" w:rsidRPr="00333181">
        <w:rPr>
          <w:b/>
          <w:color w:val="auto"/>
        </w:rPr>
        <w:t xml:space="preserve"> </w:t>
      </w:r>
      <w:r w:rsidR="00E032A8" w:rsidRPr="00333181">
        <w:rPr>
          <w:b/>
          <w:color w:val="auto"/>
        </w:rPr>
        <w:t>Quantify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perm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distribution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within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th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hermaphrodit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uterus.</w:t>
      </w:r>
      <w:r w:rsidR="003C68F9" w:rsidRPr="00333181">
        <w:rPr>
          <w:color w:val="auto"/>
        </w:rPr>
        <w:t xml:space="preserve"> </w:t>
      </w:r>
      <w:r w:rsidR="00AB426E" w:rsidRPr="00333181">
        <w:rPr>
          <w:color w:val="auto"/>
        </w:rPr>
        <w:t>(</w:t>
      </w:r>
      <w:r w:rsidRPr="00333181">
        <w:rPr>
          <w:b/>
          <w:color w:val="auto"/>
        </w:rPr>
        <w:t>A</w:t>
      </w:r>
      <w:r w:rsidR="00AB426E" w:rsidRPr="00333181">
        <w:rPr>
          <w:b/>
          <w:color w:val="auto"/>
        </w:rPr>
        <w:t>)</w:t>
      </w:r>
      <w:r w:rsidRPr="00333181">
        <w:rPr>
          <w:b/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chemati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eru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V: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vulva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: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mbryo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: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: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Z1-Z3: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Zon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1-3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asu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.</w:t>
      </w:r>
      <w:r w:rsidR="003C68F9" w:rsidRPr="00333181">
        <w:rPr>
          <w:color w:val="auto"/>
        </w:rPr>
        <w:t xml:space="preserve"> </w:t>
      </w:r>
      <w:r w:rsidR="00AB426E" w:rsidRPr="00333181">
        <w:rPr>
          <w:color w:val="auto"/>
        </w:rPr>
        <w:t>(</w:t>
      </w:r>
      <w:r w:rsidRPr="00333181">
        <w:rPr>
          <w:b/>
          <w:color w:val="auto"/>
        </w:rPr>
        <w:t>B-D</w:t>
      </w:r>
      <w:r w:rsidR="00AB426E" w:rsidRPr="00333181">
        <w:rPr>
          <w:b/>
          <w:color w:val="auto"/>
        </w:rPr>
        <w:t>)</w:t>
      </w:r>
      <w:r w:rsidRPr="00333181">
        <w:rPr>
          <w:b/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53544" w:rsidRPr="00333181">
        <w:rPr>
          <w:color w:val="auto"/>
        </w:rPr>
        <w:t>DIC+TRITC</w:t>
      </w:r>
      <w:r w:rsidR="003C68F9" w:rsidRPr="00333181">
        <w:rPr>
          <w:color w:val="auto"/>
        </w:rPr>
        <w:t xml:space="preserve"> </w:t>
      </w:r>
      <w:r w:rsidR="00153544" w:rsidRPr="00333181">
        <w:rPr>
          <w:color w:val="auto"/>
        </w:rPr>
        <w:t>merged</w:t>
      </w:r>
      <w:r w:rsidR="003C68F9" w:rsidRPr="00333181">
        <w:rPr>
          <w:color w:val="auto"/>
        </w:rPr>
        <w:t xml:space="preserve"> </w:t>
      </w:r>
      <w:r w:rsidR="00F406DA" w:rsidRPr="00333181">
        <w:rPr>
          <w:color w:val="auto"/>
        </w:rPr>
        <w:t>(left</w:t>
      </w:r>
      <w:r w:rsidR="003C68F9" w:rsidRPr="00333181">
        <w:rPr>
          <w:color w:val="auto"/>
        </w:rPr>
        <w:t xml:space="preserve"> </w:t>
      </w:r>
      <w:r w:rsidR="00F406DA" w:rsidRPr="00333181">
        <w:rPr>
          <w:color w:val="auto"/>
        </w:rPr>
        <w:t>panels)</w:t>
      </w:r>
      <w:r w:rsidR="003C68F9" w:rsidRPr="00333181">
        <w:rPr>
          <w:color w:val="auto"/>
        </w:rPr>
        <w:t xml:space="preserve"> </w:t>
      </w:r>
      <w:r w:rsidR="0015354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53544" w:rsidRPr="00333181">
        <w:rPr>
          <w:color w:val="auto"/>
        </w:rPr>
        <w:t>TRITC</w:t>
      </w:r>
      <w:r w:rsidR="003C68F9" w:rsidRPr="00333181">
        <w:rPr>
          <w:color w:val="auto"/>
        </w:rPr>
        <w:t xml:space="preserve"> </w:t>
      </w:r>
      <w:r w:rsidR="00153544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F406DA" w:rsidRPr="00333181">
        <w:rPr>
          <w:color w:val="auto"/>
        </w:rPr>
        <w:t>(right</w:t>
      </w:r>
      <w:r w:rsidR="003C68F9" w:rsidRPr="00333181">
        <w:rPr>
          <w:color w:val="auto"/>
        </w:rPr>
        <w:t xml:space="preserve"> </w:t>
      </w:r>
      <w:r w:rsidR="00F406DA" w:rsidRPr="00333181">
        <w:rPr>
          <w:color w:val="auto"/>
        </w:rPr>
        <w:t>panels)</w:t>
      </w:r>
      <w:r w:rsidR="003C68F9" w:rsidRPr="00333181">
        <w:rPr>
          <w:color w:val="auto"/>
        </w:rPr>
        <w:t xml:space="preserve"> </w:t>
      </w:r>
      <w:r w:rsidR="00153544" w:rsidRPr="00333181">
        <w:rPr>
          <w:color w:val="auto"/>
        </w:rPr>
        <w:t>i</w:t>
      </w:r>
      <w:r w:rsidRPr="00333181">
        <w:rPr>
          <w:color w:val="auto"/>
        </w:rPr>
        <w:t>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ld-typ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eri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83069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="0083069A" w:rsidRPr="00333181">
        <w:rPr>
          <w:color w:val="auto"/>
        </w:rPr>
        <w:t>mito</w:t>
      </w:r>
      <w:proofErr w:type="spellEnd"/>
      <w:r w:rsidR="0083069A" w:rsidRPr="00333181">
        <w:rPr>
          <w:color w:val="auto"/>
        </w:rPr>
        <w:t>-dye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ppea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d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Yellow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utlin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dicate</w:t>
      </w:r>
      <w:r w:rsidR="003C68F9" w:rsidRPr="00333181">
        <w:rPr>
          <w:color w:val="auto"/>
        </w:rPr>
        <w:t xml:space="preserve"> </w:t>
      </w:r>
      <w:r w:rsidR="005F4F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oc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ca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ar:</w:t>
      </w:r>
      <w:r w:rsidR="003C68F9" w:rsidRPr="00333181">
        <w:rPr>
          <w:color w:val="auto"/>
        </w:rPr>
        <w:t xml:space="preserve"> </w:t>
      </w:r>
      <w:r w:rsidR="00F51D32" w:rsidRPr="00333181">
        <w:rPr>
          <w:color w:val="auto"/>
        </w:rPr>
        <w:t>20</w:t>
      </w:r>
      <w:r w:rsidR="00AB426E" w:rsidRPr="00333181">
        <w:rPr>
          <w:color w:val="auto"/>
        </w:rPr>
        <w:t xml:space="preserve"> </w:t>
      </w:r>
      <w:r w:rsidR="00F51D32" w:rsidRPr="00333181">
        <w:rPr>
          <w:color w:val="auto"/>
        </w:rPr>
        <w:sym w:font="Symbol" w:char="F06D"/>
      </w:r>
      <w:r w:rsidR="00F51D32" w:rsidRPr="00333181">
        <w:rPr>
          <w:color w:val="auto"/>
        </w:rPr>
        <w:t>m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Z1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Z2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Z3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ic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ese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erce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sym w:font="Symbol" w:char="F0B1"/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andar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viation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b/>
          <w:color w:val="auto"/>
        </w:rPr>
        <w:t>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b/>
          <w:color w:val="auto"/>
        </w:rPr>
        <w:t>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esent</w:t>
      </w:r>
      <w:r w:rsidR="003C68F9" w:rsidRPr="00333181">
        <w:rPr>
          <w:color w:val="auto"/>
        </w:rPr>
        <w:t xml:space="preserve"> </w:t>
      </w:r>
      <w:proofErr w:type="spellStart"/>
      <w:r w:rsidRPr="00333181">
        <w:rPr>
          <w:color w:val="auto"/>
        </w:rPr>
        <w:t>matings</w:t>
      </w:r>
      <w:proofErr w:type="spell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sul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w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(</w:t>
      </w:r>
      <w:r w:rsidRPr="00333181">
        <w:rPr>
          <w:b/>
          <w:color w:val="auto"/>
        </w:rPr>
        <w:t>C</w:t>
      </w:r>
      <w:r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n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(</w:t>
      </w:r>
      <w:r w:rsidRPr="00333181">
        <w:rPr>
          <w:b/>
          <w:color w:val="auto"/>
        </w:rPr>
        <w:t>D</w:t>
      </w:r>
      <w:r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ication.</w:t>
      </w:r>
      <w:r w:rsidR="003C68F9" w:rsidRPr="00333181">
        <w:rPr>
          <w:color w:val="auto"/>
        </w:rPr>
        <w:t xml:space="preserve"> </w:t>
      </w:r>
    </w:p>
    <w:p w14:paraId="1224CE11" w14:textId="77777777" w:rsidR="002F647A" w:rsidRPr="00333181" w:rsidRDefault="002F647A" w:rsidP="002F647A">
      <w:pPr>
        <w:rPr>
          <w:color w:val="auto"/>
        </w:rPr>
      </w:pPr>
    </w:p>
    <w:p w14:paraId="5BCE63B5" w14:textId="25C8E20B" w:rsidR="002F647A" w:rsidRPr="00333181" w:rsidRDefault="002F647A" w:rsidP="002F647A">
      <w:pPr>
        <w:rPr>
          <w:color w:val="auto"/>
        </w:rPr>
      </w:pPr>
      <w:r w:rsidRPr="00333181">
        <w:rPr>
          <w:b/>
          <w:color w:val="auto"/>
        </w:rPr>
        <w:t>Movi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1: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Movi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of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perm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movement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migration.</w:t>
      </w:r>
      <w:r w:rsidR="003C68F9" w:rsidRPr="00333181">
        <w:rPr>
          <w:b/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ldtyp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proofErr w:type="spellStart"/>
      <w:r w:rsidR="00630A05" w:rsidRPr="00333181">
        <w:rPr>
          <w:color w:val="auto"/>
        </w:rPr>
        <w:t>mito</w:t>
      </w:r>
      <w:proofErr w:type="spellEnd"/>
      <w:r w:rsidR="00630A05" w:rsidRPr="00333181">
        <w:rPr>
          <w:color w:val="auto"/>
        </w:rPr>
        <w:t>-dye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vi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mpos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F759EA" w:rsidRPr="00333181">
        <w:rPr>
          <w:color w:val="auto"/>
        </w:rPr>
        <w:t>vari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m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ervals.</w:t>
      </w:r>
    </w:p>
    <w:p w14:paraId="4E5E73F6" w14:textId="77777777" w:rsidR="002F647A" w:rsidRPr="00333181" w:rsidRDefault="002F647A" w:rsidP="002F647A">
      <w:pPr>
        <w:rPr>
          <w:color w:val="auto"/>
        </w:rPr>
      </w:pPr>
    </w:p>
    <w:p w14:paraId="37370889" w14:textId="6972317B" w:rsidR="006B3E1E" w:rsidRPr="00333181" w:rsidRDefault="006305D7" w:rsidP="001B1519">
      <w:pPr>
        <w:rPr>
          <w:bCs/>
          <w:color w:val="auto"/>
        </w:rPr>
      </w:pPr>
      <w:r w:rsidRPr="00333181">
        <w:rPr>
          <w:b/>
          <w:color w:val="auto"/>
        </w:rPr>
        <w:t>DISCUSSION</w:t>
      </w:r>
      <w:r w:rsidRPr="00333181">
        <w:rPr>
          <w:b/>
          <w:bCs/>
          <w:color w:val="auto"/>
        </w:rPr>
        <w:t>:</w:t>
      </w:r>
      <w:r w:rsidR="003C68F9" w:rsidRPr="00333181">
        <w:rPr>
          <w:b/>
          <w:bCs/>
          <w:color w:val="auto"/>
        </w:rPr>
        <w:t xml:space="preserve"> </w:t>
      </w:r>
    </w:p>
    <w:p w14:paraId="2F16C4DC" w14:textId="1D55AE2C" w:rsidR="00E43268" w:rsidRPr="00333181" w:rsidRDefault="00FB10A6" w:rsidP="001B1519">
      <w:pPr>
        <w:rPr>
          <w:color w:val="auto"/>
        </w:rPr>
      </w:pP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bil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navigate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6290" w:rsidRPr="00333181">
        <w:rPr>
          <w:color w:val="auto"/>
        </w:rPr>
        <w:t>convoluted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tract</w:t>
      </w:r>
      <w:r w:rsidR="003C68F9" w:rsidRPr="00333181">
        <w:rPr>
          <w:color w:val="auto"/>
        </w:rPr>
        <w:t xml:space="preserve"> </w:t>
      </w:r>
      <w:r w:rsidR="00482AF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find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oocyte</w:t>
      </w:r>
      <w:r w:rsidR="00AC40FF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critical</w:t>
      </w:r>
      <w:r w:rsidR="003C68F9" w:rsidRPr="00333181">
        <w:rPr>
          <w:color w:val="auto"/>
        </w:rPr>
        <w:t xml:space="preserve"> </w:t>
      </w:r>
      <w:r w:rsidR="000E27CD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sexual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reproduction</w:t>
      </w:r>
      <w:r w:rsidR="004550F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Recent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studies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internally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fertilizing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animals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suggest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actively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respond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various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environmental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cues,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including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chemical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signals,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fluid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flow,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temperature</w:t>
      </w:r>
      <w:r w:rsidR="003C68F9" w:rsidRPr="00333181">
        <w:rPr>
          <w:color w:val="auto"/>
        </w:rPr>
        <w:t xml:space="preserve"> </w:t>
      </w:r>
      <w:r w:rsidR="007B275C" w:rsidRPr="00333181">
        <w:rPr>
          <w:color w:val="auto"/>
        </w:rPr>
        <w:t>gradients</w:t>
      </w:r>
      <w:r w:rsidR="00B1537B" w:rsidRPr="00333181">
        <w:rPr>
          <w:color w:val="auto"/>
        </w:rPr>
        <w:fldChar w:fldCharType="begin">
          <w:fldData xml:space="preserve">PEVuZE5vdGU+PENpdGU+PEF1dGhvcj5Cb3J5c2hwb2xldHM8L0F1dGhvcj48WWVhcj4yMDE1PC9Z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Cb3J5c2hwb2xldHM8L0F1dGhvcj48WWVhcj4yMDE1PC9Z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B1537B" w:rsidRPr="00333181">
        <w:rPr>
          <w:color w:val="auto"/>
        </w:rPr>
      </w:r>
      <w:r w:rsidR="00B1537B" w:rsidRPr="00333181">
        <w:rPr>
          <w:color w:val="auto"/>
        </w:rPr>
        <w:fldChar w:fldCharType="separate"/>
      </w:r>
      <w:hyperlink w:anchor="_ENREF_1" w:tooltip="Boryshpolets, 2015 #6" w:history="1">
        <w:r w:rsidR="00AC6274" w:rsidRPr="00333181">
          <w:rPr>
            <w:noProof/>
            <w:color w:val="auto"/>
            <w:vertAlign w:val="superscript"/>
          </w:rPr>
          <w:t>1</w:t>
        </w:r>
      </w:hyperlink>
      <w:r w:rsidR="00B1537B" w:rsidRPr="00333181">
        <w:rPr>
          <w:noProof/>
          <w:color w:val="auto"/>
          <w:vertAlign w:val="superscript"/>
        </w:rPr>
        <w:t>,</w:t>
      </w:r>
      <w:hyperlink w:anchor="_ENREF_5" w:tooltip="Hunter, 1986 #7" w:history="1">
        <w:r w:rsidR="00AC6274" w:rsidRPr="00333181">
          <w:rPr>
            <w:noProof/>
            <w:color w:val="auto"/>
            <w:vertAlign w:val="superscript"/>
          </w:rPr>
          <w:t>5</w:t>
        </w:r>
      </w:hyperlink>
      <w:r w:rsidR="00B1537B" w:rsidRPr="00333181">
        <w:rPr>
          <w:noProof/>
          <w:color w:val="auto"/>
          <w:vertAlign w:val="superscript"/>
        </w:rPr>
        <w:t>,</w:t>
      </w:r>
      <w:hyperlink w:anchor="_ENREF_7" w:tooltip="Kantsler, 2014 #11" w:history="1">
        <w:r w:rsidR="00AC6274" w:rsidRPr="00333181">
          <w:rPr>
            <w:noProof/>
            <w:color w:val="auto"/>
            <w:vertAlign w:val="superscript"/>
          </w:rPr>
          <w:t>7</w:t>
        </w:r>
      </w:hyperlink>
      <w:r w:rsidR="00B1537B" w:rsidRPr="00333181">
        <w:rPr>
          <w:noProof/>
          <w:color w:val="auto"/>
          <w:vertAlign w:val="superscript"/>
        </w:rPr>
        <w:t>,</w:t>
      </w:r>
      <w:hyperlink w:anchor="_ENREF_9" w:tooltip="Miki, 2013 #10" w:history="1">
        <w:r w:rsidR="00AC6274" w:rsidRPr="00333181">
          <w:rPr>
            <w:noProof/>
            <w:color w:val="auto"/>
            <w:vertAlign w:val="superscript"/>
          </w:rPr>
          <w:t>9</w:t>
        </w:r>
      </w:hyperlink>
      <w:r w:rsidR="00B1537B" w:rsidRPr="00333181">
        <w:rPr>
          <w:noProof/>
          <w:color w:val="auto"/>
          <w:vertAlign w:val="superscript"/>
        </w:rPr>
        <w:t>,</w:t>
      </w:r>
      <w:hyperlink w:anchor="_ENREF_12" w:tooltip="Zhang, 2015 #9" w:history="1">
        <w:r w:rsidR="00AC6274" w:rsidRPr="00333181">
          <w:rPr>
            <w:noProof/>
            <w:color w:val="auto"/>
            <w:vertAlign w:val="superscript"/>
          </w:rPr>
          <w:t>12</w:t>
        </w:r>
      </w:hyperlink>
      <w:r w:rsidR="00B1537B" w:rsidRPr="00333181">
        <w:rPr>
          <w:color w:val="auto"/>
        </w:rPr>
        <w:fldChar w:fldCharType="end"/>
      </w:r>
      <w:r w:rsidR="004550F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observations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largely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resulted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in</w:t>
      </w:r>
      <w:r w:rsidR="003C68F9" w:rsidRPr="00333181">
        <w:rPr>
          <w:i/>
          <w:color w:val="auto"/>
        </w:rPr>
        <w:t xml:space="preserve"> </w:t>
      </w:r>
      <w:r w:rsidR="004550FF" w:rsidRPr="00333181">
        <w:rPr>
          <w:color w:val="auto"/>
        </w:rPr>
        <w:t>vitro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experimen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know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bou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havi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mmunication</w:t>
      </w:r>
      <w:r w:rsidR="003C68F9" w:rsidRPr="00333181">
        <w:rPr>
          <w:color w:val="auto"/>
        </w:rPr>
        <w:t xml:space="preserve"> </w:t>
      </w:r>
      <w:r w:rsidR="00D31548" w:rsidRPr="00333181">
        <w:rPr>
          <w:color w:val="auto"/>
        </w:rPr>
        <w:t>with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t</w:t>
      </w:r>
      <w:r w:rsidR="004550F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BB2631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BB263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B263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B2631" w:rsidRPr="00333181">
        <w:rPr>
          <w:color w:val="auto"/>
        </w:rPr>
        <w:t>main</w:t>
      </w:r>
      <w:r w:rsidR="003C68F9" w:rsidRPr="00333181">
        <w:rPr>
          <w:color w:val="auto"/>
        </w:rPr>
        <w:t xml:space="preserve"> </w:t>
      </w:r>
      <w:r w:rsidR="008C7F92" w:rsidRPr="00333181">
        <w:rPr>
          <w:color w:val="auto"/>
        </w:rPr>
        <w:t>barriers</w:t>
      </w:r>
      <w:r w:rsidR="003C68F9" w:rsidRPr="00333181">
        <w:rPr>
          <w:color w:val="auto"/>
        </w:rPr>
        <w:t xml:space="preserve"> </w:t>
      </w:r>
      <w:r w:rsidR="008C7F92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acquiring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in</w:t>
      </w:r>
      <w:r w:rsidR="003C68F9" w:rsidRPr="00333181">
        <w:rPr>
          <w:i/>
          <w:color w:val="auto"/>
        </w:rPr>
        <w:t xml:space="preserve"> </w:t>
      </w:r>
      <w:r w:rsidR="00454384" w:rsidRPr="00333181">
        <w:rPr>
          <w:color w:val="auto"/>
        </w:rPr>
        <w:t>vivo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data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8C7F92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8C7F92" w:rsidRPr="00333181">
        <w:rPr>
          <w:color w:val="auto"/>
        </w:rPr>
        <w:t>t</w:t>
      </w:r>
      <w:r w:rsidR="00521EDE" w:rsidRPr="00333181">
        <w:rPr>
          <w:color w:val="auto"/>
        </w:rPr>
        <w:t>he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lack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visibility</w:t>
      </w:r>
      <w:r w:rsidR="003C68F9" w:rsidRPr="00333181">
        <w:rPr>
          <w:color w:val="auto"/>
        </w:rPr>
        <w:t xml:space="preserve"> </w:t>
      </w:r>
      <w:r w:rsidR="0079194D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tracts.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described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here</w:t>
      </w:r>
      <w:r w:rsidR="003C68F9" w:rsidRPr="00333181">
        <w:rPr>
          <w:color w:val="auto"/>
        </w:rPr>
        <w:t xml:space="preserve"> </w:t>
      </w:r>
      <w:r w:rsidR="00971437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7D2C0F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7D2C0F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overcomes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7F2C82" w:rsidRPr="00333181">
        <w:rPr>
          <w:color w:val="auto"/>
        </w:rPr>
        <w:t>limitation</w:t>
      </w:r>
      <w:r w:rsidR="000C3DB7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representative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results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demonstrate,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31F14" w:rsidRPr="00333181">
        <w:rPr>
          <w:color w:val="auto"/>
        </w:rPr>
        <w:t>transparent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epidermis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allows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direct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visualization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6462A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A6462A" w:rsidRPr="00333181">
        <w:rPr>
          <w:color w:val="auto"/>
        </w:rPr>
        <w:t>single</w:t>
      </w:r>
      <w:r w:rsidR="003C68F9" w:rsidRPr="00333181">
        <w:rPr>
          <w:color w:val="auto"/>
        </w:rPr>
        <w:t xml:space="preserve"> </w:t>
      </w:r>
      <w:r w:rsidR="00A6462A" w:rsidRPr="00333181">
        <w:rPr>
          <w:color w:val="auto"/>
        </w:rPr>
        <w:t>cell</w:t>
      </w:r>
      <w:r w:rsidR="003C68F9" w:rsidRPr="00333181">
        <w:rPr>
          <w:color w:val="auto"/>
        </w:rPr>
        <w:t xml:space="preserve"> </w:t>
      </w:r>
      <w:r w:rsidR="00A6462A" w:rsidRPr="00333181">
        <w:rPr>
          <w:color w:val="auto"/>
        </w:rPr>
        <w:t>resolution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live,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intact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organism.</w:t>
      </w:r>
    </w:p>
    <w:p w14:paraId="2AAFE909" w14:textId="77777777" w:rsidR="00E43268" w:rsidRPr="00333181" w:rsidRDefault="00E43268" w:rsidP="001B1519">
      <w:pPr>
        <w:rPr>
          <w:color w:val="auto"/>
        </w:rPr>
      </w:pPr>
    </w:p>
    <w:p w14:paraId="09D759B2" w14:textId="524829DC" w:rsidR="002556A2" w:rsidRPr="00333181" w:rsidRDefault="00E43268" w:rsidP="00970B00">
      <w:pPr>
        <w:rPr>
          <w:color w:val="auto"/>
        </w:rPr>
      </w:pPr>
      <w:r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x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79194D" w:rsidRPr="00333181">
        <w:rPr>
          <w:color w:val="auto"/>
        </w:rPr>
        <w:t>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X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otyp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du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tho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onor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XX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otyp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difi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onad</w:t>
      </w:r>
      <w:r w:rsidR="003365E5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irs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nderg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atogenes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ur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rv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ag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9194D" w:rsidRPr="00333181">
        <w:rPr>
          <w:color w:val="auto"/>
        </w:rPr>
        <w:t>swit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genes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ulthood</w:t>
      </w:r>
      <w:hyperlink w:anchor="_ENREF_25" w:tooltip="Corsi, 2015 #24" w:history="1">
        <w:r w:rsidR="00AC6274" w:rsidRPr="00333181">
          <w:rPr>
            <w:color w:val="auto"/>
          </w:rPr>
          <w:fldChar w:fldCharType="begin">
            <w:fldData xml:space="preserve">PEVuZE5vdGU+PENpdGU+PEF1dGhvcj5Db3JzaTwvQXV0aG9yPjxZZWFyPjIwMTU8L1llYXI+PFJl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Db3JzaTwvQXV0aG9yPjxZZWFyPjIwMTU8L1llYXI+PFJl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25</w:t>
        </w:r>
        <w:r w:rsidR="00AC6274" w:rsidRPr="00333181">
          <w:rPr>
            <w:color w:val="auto"/>
          </w:rPr>
          <w:fldChar w:fldCharType="end"/>
        </w:r>
      </w:hyperlink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ho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ssu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vid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de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t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iliz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o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x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ows</w:t>
      </w:r>
      <w:r w:rsidR="003C68F9" w:rsidRPr="00333181">
        <w:rPr>
          <w:color w:val="auto"/>
        </w:rPr>
        <w:t xml:space="preserve"> </w:t>
      </w:r>
      <w:r w:rsidR="00A45FC2" w:rsidRPr="00333181">
        <w:rPr>
          <w:color w:val="auto"/>
        </w:rPr>
        <w:t>us</w:t>
      </w:r>
      <w:r w:rsidR="003C68F9" w:rsidRPr="00333181">
        <w:rPr>
          <w:color w:val="auto"/>
        </w:rPr>
        <w:t xml:space="preserve"> </w:t>
      </w:r>
      <w:r w:rsidR="00A45FC2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45FC2" w:rsidRPr="00333181">
        <w:rPr>
          <w:color w:val="auto"/>
        </w:rPr>
        <w:t>i</w:t>
      </w:r>
      <w:r w:rsidRPr="00333181">
        <w:rPr>
          <w:color w:val="auto"/>
        </w:rPr>
        <w:t>dentif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athway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o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gula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tility.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Combined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whole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host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echniqu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vailable</w:t>
      </w:r>
      <w:r w:rsidR="003C68F9" w:rsidRPr="00333181">
        <w:rPr>
          <w:color w:val="auto"/>
        </w:rPr>
        <w:t xml:space="preserve"> </w:t>
      </w:r>
      <w:r w:rsidR="005D4EDD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45FC2" w:rsidRPr="00333181">
        <w:rPr>
          <w:i/>
          <w:color w:val="auto"/>
        </w:rPr>
        <w:t>C</w:t>
      </w:r>
      <w:r w:rsidRPr="00333181">
        <w:rPr>
          <w:i/>
          <w:color w:val="auto"/>
        </w:rPr>
        <w:t>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="00EB1DC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lead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504ABC" w:rsidRPr="00333181">
        <w:rPr>
          <w:color w:val="auto"/>
        </w:rPr>
        <w:t>novel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insigh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970B0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12CDF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A12CD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12CDF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14023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14023B"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="0014023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A12CDF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970B0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970B00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970B00" w:rsidRPr="00333181">
        <w:rPr>
          <w:color w:val="auto"/>
        </w:rPr>
        <w:t>communication</w:t>
      </w:r>
      <w:r w:rsidR="00A6462A" w:rsidRPr="00333181">
        <w:rPr>
          <w:color w:val="auto"/>
        </w:rPr>
        <w:t>.</w:t>
      </w:r>
    </w:p>
    <w:p w14:paraId="1C6DC777" w14:textId="77777777" w:rsidR="00970B00" w:rsidRPr="00333181" w:rsidRDefault="00970B00" w:rsidP="00970B00">
      <w:pPr>
        <w:rPr>
          <w:color w:val="auto"/>
        </w:rPr>
      </w:pPr>
    </w:p>
    <w:p w14:paraId="31C57B9F" w14:textId="77777777" w:rsidR="00683926" w:rsidRPr="00333181" w:rsidRDefault="002556A2" w:rsidP="00315CE9">
      <w:pPr>
        <w:rPr>
          <w:color w:val="auto"/>
        </w:rPr>
      </w:pP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w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ritic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ep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toco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arra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rth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sideration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di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tail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vid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toco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ction.</w:t>
      </w:r>
      <w:r w:rsidR="003C68F9" w:rsidRPr="00333181">
        <w:rPr>
          <w:color w:val="auto"/>
        </w:rPr>
        <w:t xml:space="preserve"> </w:t>
      </w:r>
    </w:p>
    <w:p w14:paraId="66B423D6" w14:textId="77777777" w:rsidR="00683926" w:rsidRPr="00333181" w:rsidRDefault="00683926" w:rsidP="00315CE9">
      <w:pPr>
        <w:rPr>
          <w:color w:val="auto"/>
        </w:rPr>
      </w:pPr>
    </w:p>
    <w:p w14:paraId="017AF856" w14:textId="77777777" w:rsidR="00683926" w:rsidRPr="00333181" w:rsidRDefault="001E7BC4" w:rsidP="00315CE9">
      <w:pPr>
        <w:rPr>
          <w:b/>
          <w:color w:val="auto"/>
        </w:rPr>
      </w:pPr>
      <w:r w:rsidRPr="00333181">
        <w:rPr>
          <w:b/>
          <w:color w:val="auto"/>
        </w:rPr>
        <w:t>Worms</w:t>
      </w:r>
    </w:p>
    <w:p w14:paraId="1F08D5C5" w14:textId="77777777" w:rsidR="00683926" w:rsidRPr="00333181" w:rsidRDefault="001E7BC4" w:rsidP="00315CE9">
      <w:pPr>
        <w:rPr>
          <w:color w:val="auto"/>
        </w:rPr>
      </w:pPr>
      <w:r w:rsidRPr="00333181">
        <w:rPr>
          <w:i/>
          <w:color w:val="auto"/>
        </w:rPr>
        <w:t>fog-2(q71)</w:t>
      </w:r>
      <w:r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him-5(e1490)</w:t>
      </w:r>
      <w:r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him-8(e1489)</w:t>
      </w:r>
      <w:r w:rsidR="003C68F9" w:rsidRPr="00333181">
        <w:rPr>
          <w:i/>
          <w:color w:val="auto"/>
        </w:rPr>
        <w:t xml:space="preserve"> </w:t>
      </w:r>
      <w:r w:rsidRPr="00333181">
        <w:rPr>
          <w:color w:val="auto"/>
        </w:rPr>
        <w:t>muta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utation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crea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equenc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ultur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u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ffe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nctions</w:t>
      </w:r>
      <w:hyperlink w:anchor="_ENREF_13" w:tooltip="Hoang, 2017 #23" w:history="1">
        <w:r w:rsidR="00AC6274" w:rsidRPr="00333181">
          <w:rPr>
            <w:color w:val="auto"/>
          </w:rPr>
          <w:fldChar w:fldCharType="begin">
            <w:fldData xml:space="preserve">PEVuZE5vdGU+PENpdGU+PEF1dGhvcj5Ib2FuZzwvQXV0aG9yPjxZZWFyPjIwMTc8L1llYXI+PFJl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Ib2FuZzwvQXV0aG9yPjxZZWFyPjIwMTc8L1llYXI+PFJl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3</w:t>
        </w:r>
        <w:r w:rsidR="00AC6274" w:rsidRPr="00333181">
          <w:rPr>
            <w:color w:val="auto"/>
          </w:rPr>
          <w:fldChar w:fldCharType="end"/>
        </w:r>
      </w:hyperlink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u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us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e-m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ow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p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velopment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esen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rtiliz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mbryo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e-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sur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o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oug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per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ses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utan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xperimental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sessed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clud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rol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group(s)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xample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utan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paire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ldtyp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rol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variabl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say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e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ain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plasmid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RN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terferenc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say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e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ain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mpty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vect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rol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distanc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vulva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her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seminated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ite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vary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depend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umbe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gg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(i.e.</w:t>
      </w:r>
      <w:r w:rsidR="0068392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xpand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creas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g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umber)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mparison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twee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genotyp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ade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elec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hos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uteri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ai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imila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umber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ggs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elec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ain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atch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mbryo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ov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larvae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im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urs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performe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dentify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ptimal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g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sayed.</w:t>
      </w:r>
      <w:r w:rsidR="003C68F9" w:rsidRPr="00333181">
        <w:rPr>
          <w:color w:val="auto"/>
        </w:rPr>
        <w:t xml:space="preserve"> </w:t>
      </w:r>
    </w:p>
    <w:p w14:paraId="694D58D4" w14:textId="77777777" w:rsidR="00683926" w:rsidRPr="00333181" w:rsidRDefault="00683926" w:rsidP="00315CE9">
      <w:pPr>
        <w:rPr>
          <w:color w:val="auto"/>
        </w:rPr>
      </w:pPr>
    </w:p>
    <w:p w14:paraId="2D392EBD" w14:textId="77777777" w:rsidR="00683926" w:rsidRPr="00333181" w:rsidRDefault="00B82314" w:rsidP="00315CE9">
      <w:pPr>
        <w:rPr>
          <w:color w:val="auto"/>
        </w:rPr>
      </w:pPr>
      <w:r w:rsidRPr="00333181">
        <w:rPr>
          <w:b/>
          <w:color w:val="auto"/>
        </w:rPr>
        <w:t>Pick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hermaphrodites</w:t>
      </w:r>
      <w:r w:rsidR="003C68F9" w:rsidRPr="00333181">
        <w:rPr>
          <w:b/>
          <w:color w:val="auto"/>
        </w:rPr>
        <w:t xml:space="preserve"> </w:t>
      </w:r>
      <w:r w:rsidR="001A16AC"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="001A16AC" w:rsidRPr="00333181">
        <w:rPr>
          <w:b/>
          <w:color w:val="auto"/>
        </w:rPr>
        <w:t>males</w:t>
      </w:r>
      <w:r w:rsidR="003C68F9" w:rsidRPr="00333181">
        <w:rPr>
          <w:color w:val="auto"/>
        </w:rPr>
        <w:t xml:space="preserve"> </w:t>
      </w:r>
    </w:p>
    <w:p w14:paraId="2A6AFCAF" w14:textId="77777777" w:rsidR="00683926" w:rsidRPr="00333181" w:rsidRDefault="00B82314" w:rsidP="00315CE9">
      <w:pPr>
        <w:rPr>
          <w:color w:val="auto"/>
        </w:rPr>
      </w:pPr>
      <w:r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ick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vergrow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tarv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lates.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Food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heromon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cu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modulat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expressio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DAF-7,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proofErr w:type="spellStart"/>
      <w:r w:rsidR="00E74FED" w:rsidRPr="00333181">
        <w:rPr>
          <w:color w:val="auto"/>
        </w:rPr>
        <w:t>TGF</w:t>
      </w:r>
      <w:r w:rsidR="00FE3E82" w:rsidRPr="00333181">
        <w:rPr>
          <w:color w:val="auto"/>
        </w:rPr>
        <w:t>ß</w:t>
      </w:r>
      <w:proofErr w:type="spellEnd"/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homolog.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DAF-7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athway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how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regulat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ynthesi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F-seri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rostaglandin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lay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rol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guiding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permatheca</w:t>
      </w:r>
      <w:hyperlink w:anchor="_ENREF_20" w:tooltip="McKnight, 2014 #20" w:history="1">
        <w:r w:rsidR="00AC6274" w:rsidRPr="00333181">
          <w:rPr>
            <w:color w:val="auto"/>
          </w:rPr>
          <w:fldChar w:fldCharType="begin">
            <w:fldData xml:space="preserve">PEVuZE5vdGU+PENpdGU+PEF1dGhvcj5NY0tuaWdodDwvQXV0aG9yPjxZZWFyPjIwMTQ8L1llYXI+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NY0tuaWdodDwvQXV0aG9yPjxZZWFyPjIwMTQ8L1llYXI+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20</w:t>
        </w:r>
        <w:r w:rsidR="00AC6274" w:rsidRPr="00333181">
          <w:rPr>
            <w:color w:val="auto"/>
          </w:rPr>
          <w:fldChar w:fldCharType="end"/>
        </w:r>
      </w:hyperlink>
      <w:r w:rsidR="00E74FED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icking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overcrowded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tarved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lat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poor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related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arget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interest.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density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plates</w:t>
      </w:r>
      <w:r w:rsidR="003C68F9" w:rsidRPr="00333181">
        <w:rPr>
          <w:color w:val="auto"/>
        </w:rPr>
        <w:t xml:space="preserve"> </w:t>
      </w:r>
      <w:proofErr w:type="gramStart"/>
      <w:r w:rsidR="00D83E4E" w:rsidRPr="00333181">
        <w:rPr>
          <w:color w:val="auto"/>
        </w:rPr>
        <w:t>do</w:t>
      </w:r>
      <w:proofErr w:type="gramEnd"/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seem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affect</w:t>
      </w:r>
      <w:r w:rsidR="003C68F9" w:rsidRPr="00333181">
        <w:rPr>
          <w:color w:val="auto"/>
        </w:rPr>
        <w:t xml:space="preserve"> </w:t>
      </w:r>
      <w:r w:rsidR="00FA4A2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sperm</w:t>
      </w:r>
      <w:r w:rsidR="00D83E4E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H</w:t>
      </w:r>
      <w:r w:rsidR="0011434B" w:rsidRPr="00333181">
        <w:rPr>
          <w:color w:val="auto"/>
        </w:rPr>
        <w:t>owever,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young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old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decreased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efficiency</w:t>
      </w:r>
      <w:r w:rsidR="003C68F9" w:rsidRPr="00333181">
        <w:rPr>
          <w:color w:val="auto"/>
        </w:rPr>
        <w:t xml:space="preserve"> </w:t>
      </w:r>
      <w:r w:rsidR="00DD3E5F" w:rsidRPr="00333181">
        <w:rPr>
          <w:color w:val="auto"/>
        </w:rPr>
        <w:t>(</w:t>
      </w:r>
      <w:r w:rsidR="00683926" w:rsidRPr="00333181">
        <w:rPr>
          <w:color w:val="auto"/>
        </w:rPr>
        <w:t xml:space="preserve">i.e., </w:t>
      </w:r>
      <w:r w:rsidR="00DD3E5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percent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8312B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E8312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8312B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E8312B" w:rsidRPr="00333181">
        <w:rPr>
          <w:color w:val="auto"/>
        </w:rPr>
        <w:t>plat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enough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uteri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quantify).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1-3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day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old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optimal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assay</w:t>
      </w:r>
      <w:hyperlink w:anchor="_ENREF_23" w:tooltip="Chatterjee, 2013 #30" w:history="1">
        <w:r w:rsidR="00AC6274" w:rsidRPr="00333181">
          <w:rPr>
            <w:color w:val="auto"/>
          </w:rPr>
          <w:fldChar w:fldCharType="begin">
            <w:fldData xml:space="preserve">PEVuZE5vdGU+PENpdGU+PEF1dGhvcj5DaGF0dGVyamVlPC9BdXRob3I+PFllYXI+MjAxMzwvWWVh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DaGF0dGVyamVlPC9BdXRob3I+PFllYXI+MjAxMzwvWWVh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23</w:t>
        </w:r>
        <w:r w:rsidR="00AC6274" w:rsidRPr="00333181">
          <w:rPr>
            <w:color w:val="auto"/>
          </w:rPr>
          <w:fldChar w:fldCharType="end"/>
        </w:r>
      </w:hyperlink>
      <w:r w:rsidR="00590FA5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2F861A6B" w14:textId="77777777" w:rsidR="00683926" w:rsidRPr="00333181" w:rsidRDefault="00683926" w:rsidP="00315CE9">
      <w:pPr>
        <w:rPr>
          <w:color w:val="auto"/>
        </w:rPr>
      </w:pPr>
    </w:p>
    <w:p w14:paraId="65A296D3" w14:textId="77777777" w:rsidR="00683926" w:rsidRPr="00333181" w:rsidRDefault="001D5341" w:rsidP="00315CE9">
      <w:pPr>
        <w:rPr>
          <w:b/>
          <w:color w:val="auto"/>
        </w:rPr>
      </w:pPr>
      <w:r w:rsidRPr="00333181">
        <w:rPr>
          <w:b/>
          <w:color w:val="auto"/>
        </w:rPr>
        <w:t>Anesthetiz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hermaphrodites</w:t>
      </w:r>
    </w:p>
    <w:p w14:paraId="41A66842" w14:textId="77777777" w:rsidR="00683926" w:rsidRPr="00333181" w:rsidRDefault="001D5341" w:rsidP="00315CE9">
      <w:pPr>
        <w:rPr>
          <w:color w:val="auto"/>
        </w:rPr>
      </w:pP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u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nd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Pr="00333181">
        <w:rPr>
          <w:color w:val="auto"/>
        </w:rPr>
        <w:t>Tetramisole</w:t>
      </w:r>
      <w:proofErr w:type="spell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icain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mbin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sur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proofErr w:type="gramStart"/>
      <w:r w:rsidRPr="00333181">
        <w:rPr>
          <w:color w:val="auto"/>
        </w:rPr>
        <w:t>immobilize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proofErr w:type="gram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ma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cquisition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esthetic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u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odium</w:t>
      </w:r>
      <w:r w:rsidR="003C68F9" w:rsidRPr="00333181">
        <w:rPr>
          <w:color w:val="auto"/>
        </w:rPr>
        <w:t xml:space="preserve"> </w:t>
      </w:r>
      <w:proofErr w:type="spellStart"/>
      <w:r w:rsidRPr="00333181">
        <w:rPr>
          <w:color w:val="auto"/>
        </w:rPr>
        <w:t>azide</w:t>
      </w:r>
      <w:proofErr w:type="spellEnd"/>
      <w:r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odium</w:t>
      </w:r>
      <w:r w:rsidR="003C68F9" w:rsidRPr="00333181">
        <w:rPr>
          <w:color w:val="auto"/>
        </w:rPr>
        <w:t xml:space="preserve"> </w:t>
      </w:r>
      <w:proofErr w:type="spellStart"/>
      <w:r w:rsidRPr="00333181">
        <w:rPr>
          <w:color w:val="auto"/>
        </w:rPr>
        <w:t>azide</w:t>
      </w:r>
      <w:proofErr w:type="spell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igh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xi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dition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e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andardized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mobiliz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echniqu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crobead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garos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crofluidic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hamber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commend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erfe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.</w:t>
      </w:r>
      <w:r w:rsidR="003C68F9" w:rsidRPr="00333181">
        <w:rPr>
          <w:color w:val="auto"/>
        </w:rPr>
        <w:t xml:space="preserve"> </w:t>
      </w:r>
    </w:p>
    <w:p w14:paraId="30C8ABDE" w14:textId="77777777" w:rsidR="00683926" w:rsidRPr="00333181" w:rsidRDefault="00683926" w:rsidP="00315CE9">
      <w:pPr>
        <w:rPr>
          <w:color w:val="auto"/>
        </w:rPr>
      </w:pPr>
    </w:p>
    <w:p w14:paraId="3E0EACAA" w14:textId="77777777" w:rsidR="00683926" w:rsidRPr="00333181" w:rsidRDefault="00BF6D64" w:rsidP="00315CE9">
      <w:pPr>
        <w:rPr>
          <w:color w:val="auto"/>
        </w:rPr>
      </w:pPr>
      <w:r w:rsidRPr="00333181">
        <w:rPr>
          <w:b/>
          <w:color w:val="auto"/>
        </w:rPr>
        <w:t>Mal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taining</w:t>
      </w:r>
    </w:p>
    <w:p w14:paraId="6E7DB634" w14:textId="77777777" w:rsidR="00683926" w:rsidRPr="00333181" w:rsidRDefault="00BF6D64" w:rsidP="00315CE9">
      <w:pPr>
        <w:rPr>
          <w:color w:val="auto"/>
        </w:rPr>
      </w:pP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Pr="00333181">
        <w:rPr>
          <w:color w:val="auto"/>
        </w:rPr>
        <w:t>mito</w:t>
      </w:r>
      <w:proofErr w:type="spellEnd"/>
      <w:r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nuscript</w:t>
      </w:r>
      <w:r w:rsidR="002B56D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proofErr w:type="spellStart"/>
      <w:r w:rsidR="002B56D4" w:rsidRPr="00333181">
        <w:rPr>
          <w:color w:val="auto"/>
        </w:rPr>
        <w:t>MitoTrackerCMXRos</w:t>
      </w:r>
      <w:proofErr w:type="spellEnd"/>
      <w:r w:rsidR="002B56D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de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bel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tochondria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</w:t>
      </w:r>
      <w:r w:rsidR="002B56D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proofErr w:type="spellStart"/>
      <w:r w:rsidRPr="00333181">
        <w:rPr>
          <w:color w:val="auto"/>
        </w:rPr>
        <w:t>mito</w:t>
      </w:r>
      <w:proofErr w:type="spellEnd"/>
      <w:r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l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nctional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tain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bil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ctivate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grat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rtiliz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du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viab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geny</w:t>
      </w:r>
      <w:r w:rsidR="000E29DE" w:rsidRPr="00333181">
        <w:rPr>
          <w:color w:val="auto"/>
        </w:rPr>
        <w:fldChar w:fldCharType="begin">
          <w:fldData xml:space="preserve">PEVuZE5vdGU+PENpdGU+PEF1dGhvcj5TYXRvPC9BdXRob3I+PFllYXI+MjAxMTwvWWVhcj48UmVj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TYXRvPC9BdXRob3I+PFllYXI+MjAxMTwvWWVhcj48UmVj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0E29DE" w:rsidRPr="00333181">
        <w:rPr>
          <w:color w:val="auto"/>
        </w:rPr>
      </w:r>
      <w:r w:rsidR="000E29DE" w:rsidRPr="00333181">
        <w:rPr>
          <w:color w:val="auto"/>
        </w:rPr>
        <w:fldChar w:fldCharType="separate"/>
      </w:r>
      <w:hyperlink w:anchor="_ENREF_26" w:tooltip="Sato, 2011 #31" w:history="1">
        <w:r w:rsidR="00AC6274" w:rsidRPr="00333181">
          <w:rPr>
            <w:noProof/>
            <w:color w:val="auto"/>
            <w:vertAlign w:val="superscript"/>
          </w:rPr>
          <w:t>26</w:t>
        </w:r>
      </w:hyperlink>
      <w:r w:rsidR="004E7623" w:rsidRPr="00333181">
        <w:rPr>
          <w:noProof/>
          <w:color w:val="auto"/>
          <w:vertAlign w:val="superscript"/>
        </w:rPr>
        <w:t>,</w:t>
      </w:r>
      <w:hyperlink w:anchor="_ENREF_27" w:tooltip="Wang, 2016 #32" w:history="1">
        <w:r w:rsidR="00AC6274" w:rsidRPr="00333181">
          <w:rPr>
            <w:noProof/>
            <w:color w:val="auto"/>
            <w:vertAlign w:val="superscript"/>
          </w:rPr>
          <w:t>27</w:t>
        </w:r>
      </w:hyperlink>
      <w:r w:rsidR="000E29DE" w:rsidRPr="00333181">
        <w:rPr>
          <w:color w:val="auto"/>
        </w:rPr>
        <w:fldChar w:fldCharType="end"/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tochondri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y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u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hodamine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6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OC6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stain</w:t>
      </w:r>
      <w:r w:rsidR="003C68F9" w:rsidRPr="00333181">
        <w:rPr>
          <w:color w:val="auto"/>
        </w:rPr>
        <w:t xml:space="preserve"> </w:t>
      </w:r>
      <w:r w:rsidR="00BF74A4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BF74A4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mitochondria</w:t>
      </w:r>
      <w:r w:rsidR="00EE1ADF" w:rsidRPr="00333181">
        <w:rPr>
          <w:color w:val="auto"/>
        </w:rPr>
        <w:fldChar w:fldCharType="begin">
          <w:fldData xml:space="preserve">PEVuZE5vdGU+PENpdGU+PEF1dGhvcj5Xb2xrZTwvQXV0aG9yPjxZZWFyPjIwMDc8L1llYXI+PFJl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Xb2xrZTwvQXV0aG9yPjxZZWFyPjIwMDc8L1llYXI+PFJl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EE1ADF" w:rsidRPr="00333181">
        <w:rPr>
          <w:color w:val="auto"/>
        </w:rPr>
      </w:r>
      <w:r w:rsidR="00EE1ADF" w:rsidRPr="00333181">
        <w:rPr>
          <w:color w:val="auto"/>
        </w:rPr>
        <w:fldChar w:fldCharType="separate"/>
      </w:r>
      <w:hyperlink w:anchor="_ENREF_28" w:tooltip="Wolke, 2007 #36" w:history="1">
        <w:r w:rsidR="00AC6274" w:rsidRPr="00333181">
          <w:rPr>
            <w:noProof/>
            <w:color w:val="auto"/>
            <w:vertAlign w:val="superscript"/>
          </w:rPr>
          <w:t>28</w:t>
        </w:r>
      </w:hyperlink>
      <w:r w:rsidR="004E7623" w:rsidRPr="00333181">
        <w:rPr>
          <w:noProof/>
          <w:color w:val="auto"/>
          <w:vertAlign w:val="superscript"/>
        </w:rPr>
        <w:t>,</w:t>
      </w:r>
      <w:hyperlink w:anchor="_ENREF_29" w:tooltip="Mottram, 2012 #37" w:history="1">
        <w:r w:rsidR="00AC6274" w:rsidRPr="00333181">
          <w:rPr>
            <w:noProof/>
            <w:color w:val="auto"/>
            <w:vertAlign w:val="superscript"/>
          </w:rPr>
          <w:t>29</w:t>
        </w:r>
      </w:hyperlink>
      <w:r w:rsidR="00EE1ADF" w:rsidRPr="00333181">
        <w:rPr>
          <w:color w:val="auto"/>
        </w:rPr>
        <w:fldChar w:fldCharType="end"/>
      </w:r>
      <w:r w:rsidR="00BF74A4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conditions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dyes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need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standardized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labeling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assay.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addition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proofErr w:type="spellStart"/>
      <w:r w:rsidR="00C05D20" w:rsidRPr="00333181">
        <w:rPr>
          <w:color w:val="auto"/>
        </w:rPr>
        <w:t>mitochrondrial</w:t>
      </w:r>
      <w:proofErr w:type="spellEnd"/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labeling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mechanisms,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DNA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stains</w:t>
      </w:r>
      <w:r w:rsidR="00C05D20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such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Syto17,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label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assays</w:t>
      </w:r>
      <w:hyperlink w:anchor="_ENREF_30" w:tooltip="Singson, 1999 #33" w:history="1">
        <w:r w:rsidR="00AC6274" w:rsidRPr="00333181">
          <w:rPr>
            <w:color w:val="auto"/>
          </w:rPr>
          <w:fldChar w:fldCharType="begin"/>
        </w:r>
        <w:r w:rsidR="00AC6274" w:rsidRPr="00333181">
          <w:rPr>
            <w:color w:val="auto"/>
          </w:rPr>
          <w:instrText xml:space="preserve"> ADDIN EN.CITE &lt;EndNote&gt;&lt;Cite&gt;&lt;Author&gt;Singson&lt;/Author&gt;&lt;Year&gt;1999&lt;/Year&gt;&lt;RecNum&gt;33&lt;/RecNum&gt;&lt;DisplayText&gt;&lt;style face="superscript"&gt;30&lt;/style&gt;&lt;/DisplayText&gt;&lt;record&gt;&lt;rec-number&gt;33&lt;/rec-number&gt;&lt;foreign-keys&gt;&lt;key app="EN" db-id="arzed9xz2w5fv9ezzfjvpwaexx2z5s05pzvr" timestamp="1553031173"&gt;33&lt;/key&gt;&lt;/foreign-keys&gt;&lt;ref-type name="Journal Article"&gt;17&lt;/ref-type&gt;&lt;contributors&gt;&lt;authors&gt;&lt;author&gt;Singson, A.&lt;/author&gt;&lt;author&gt;Hill, K. L.&lt;/author&gt;&lt;author&gt;L&amp;apos;Hernault, S. W.&lt;/author&gt;&lt;/authors&gt;&lt;/contributors&gt;&lt;auth-address&gt;Department of Biology, Emory University, Atlanta, Georgia 30322, USA. asingso@emory.edu&lt;/auth-address&gt;&lt;titles&gt;&lt;title&gt;Sperm competition in the absence of fertilization in Caenorhabditis elegans&lt;/title&gt;&lt;secondary-title&gt;Genetics&lt;/secondary-title&gt;&lt;/titles&gt;&lt;periodical&gt;&lt;full-title&gt;Genetics&lt;/full-title&gt;&lt;abbr-1&gt;Genetics&lt;/abbr-1&gt;&lt;abbr-2&gt;Genetics&lt;/abbr-2&gt;&lt;/periodical&gt;&lt;pages&gt;201-8&lt;/pages&gt;&lt;volume&gt;152&lt;/volume&gt;&lt;number&gt;1&lt;/number&gt;&lt;edition&gt;1999/05/04&lt;/edition&gt;&lt;keywords&gt;&lt;keyword&gt;Animals&lt;/keyword&gt;&lt;keyword&gt;Caenorhabditis elegans/*physiology&lt;/keyword&gt;&lt;keyword&gt;Crosses, Genetic&lt;/keyword&gt;&lt;keyword&gt;*Disorders of Sex Development&lt;/keyword&gt;&lt;keyword&gt;Fertilization/*physiology&lt;/keyword&gt;&lt;keyword&gt;Male&lt;/keyword&gt;&lt;keyword&gt;Models, Genetic&lt;/keyword&gt;&lt;keyword&gt;Mutagenesis&lt;/keyword&gt;&lt;keyword&gt;Sexual Behavior, Animal&lt;/keyword&gt;&lt;keyword&gt;Spermatozoa/*physiology&lt;/keyword&gt;&lt;keyword&gt;Temperature&lt;/keyword&gt;&lt;keyword&gt;Time Factors&lt;/keyword&gt;&lt;/keywords&gt;&lt;dates&gt;&lt;year&gt;1999&lt;/year&gt;&lt;pub-dates&gt;&lt;date&gt;May&lt;/date&gt;&lt;/pub-dates&gt;&lt;/dates&gt;&lt;isbn&gt;0016-6731 (Print)&amp;#xD;0016-6731 (Linking)&lt;/isbn&gt;&lt;accession-num&gt;10224254&lt;/accession-num&gt;&lt;urls&gt;&lt;related-urls&gt;&lt;url&gt;https://www.ncbi.nlm.nih.gov/pubmed/10224254&lt;/url&gt;&lt;/related-urls&gt;&lt;/urls&gt;&lt;custom2&gt;PMC1460588&lt;/custom2&gt;&lt;/record&gt;&lt;/Cite&gt;&lt;/EndNote&gt;</w:instrText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30</w:t>
        </w:r>
        <w:r w:rsidR="00AC6274" w:rsidRPr="00333181">
          <w:rPr>
            <w:color w:val="auto"/>
          </w:rPr>
          <w:fldChar w:fldCharType="end"/>
        </w:r>
      </w:hyperlink>
      <w:r w:rsidR="00C05D20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labeling</w:t>
      </w:r>
      <w:r w:rsidR="003C68F9" w:rsidRPr="00333181">
        <w:rPr>
          <w:color w:val="auto"/>
        </w:rPr>
        <w:t xml:space="preserve"> </w:t>
      </w:r>
      <w:r w:rsidR="00AC2ACB" w:rsidRPr="00333181">
        <w:rPr>
          <w:color w:val="auto"/>
        </w:rPr>
        <w:t>techniques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relatively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easy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quick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perform,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transgenic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strategies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employed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generate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express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fluorescent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tags</w:t>
      </w:r>
      <w:r w:rsidR="003C68F9" w:rsidRPr="00333181">
        <w:rPr>
          <w:color w:val="auto"/>
        </w:rPr>
        <w:t xml:space="preserve"> </w:t>
      </w:r>
      <w:r w:rsidR="005D2C87" w:rsidRPr="00333181">
        <w:rPr>
          <w:color w:val="auto"/>
        </w:rPr>
        <w:t>under</w:t>
      </w:r>
      <w:r w:rsidR="003C68F9" w:rsidRPr="00333181">
        <w:rPr>
          <w:color w:val="auto"/>
        </w:rPr>
        <w:t xml:space="preserve"> </w:t>
      </w:r>
      <w:r w:rsidR="005D2C87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5D2C87" w:rsidRPr="00333181">
        <w:rPr>
          <w:color w:val="auto"/>
        </w:rPr>
        <w:t>specific</w:t>
      </w:r>
      <w:r w:rsidR="003C68F9" w:rsidRPr="00333181">
        <w:rPr>
          <w:color w:val="auto"/>
        </w:rPr>
        <w:t xml:space="preserve"> </w:t>
      </w:r>
      <w:r w:rsidR="005D2C87" w:rsidRPr="00333181">
        <w:rPr>
          <w:color w:val="auto"/>
        </w:rPr>
        <w:t>promoters</w:t>
      </w:r>
      <w:r w:rsidR="005D2C87" w:rsidRPr="00333181">
        <w:rPr>
          <w:color w:val="auto"/>
        </w:rPr>
        <w:fldChar w:fldCharType="begin">
          <w:fldData xml:space="preserve">PEVuZE5vdGU+PENpdGU+PEF1dGhvcj5XdTwvQXV0aG9yPjxZZWFyPjIwMTI8L1llYXI+PFJlY051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XdTwvQXV0aG9yPjxZZWFyPjIwMTI8L1llYXI+PFJlY051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5D2C87" w:rsidRPr="00333181">
        <w:rPr>
          <w:color w:val="auto"/>
        </w:rPr>
      </w:r>
      <w:r w:rsidR="005D2C87" w:rsidRPr="00333181">
        <w:rPr>
          <w:color w:val="auto"/>
        </w:rPr>
        <w:fldChar w:fldCharType="separate"/>
      </w:r>
      <w:hyperlink w:anchor="_ENREF_31" w:tooltip="Wu, 2012 #34" w:history="1">
        <w:r w:rsidR="00AC6274" w:rsidRPr="00333181">
          <w:rPr>
            <w:noProof/>
            <w:color w:val="auto"/>
            <w:vertAlign w:val="superscript"/>
          </w:rPr>
          <w:t>31</w:t>
        </w:r>
      </w:hyperlink>
      <w:r w:rsidR="004E7623" w:rsidRPr="00333181">
        <w:rPr>
          <w:noProof/>
          <w:color w:val="auto"/>
          <w:vertAlign w:val="superscript"/>
        </w:rPr>
        <w:t>,</w:t>
      </w:r>
      <w:hyperlink w:anchor="_ENREF_32" w:tooltip="Seidel, 2011 #35" w:history="1">
        <w:r w:rsidR="00AC6274" w:rsidRPr="00333181">
          <w:rPr>
            <w:noProof/>
            <w:color w:val="auto"/>
            <w:vertAlign w:val="superscript"/>
          </w:rPr>
          <w:t>32</w:t>
        </w:r>
      </w:hyperlink>
      <w:r w:rsidR="005D2C87" w:rsidRPr="00333181">
        <w:rPr>
          <w:color w:val="auto"/>
        </w:rPr>
        <w:fldChar w:fldCharType="end"/>
      </w:r>
      <w:r w:rsidR="00E62FD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1788A96A" w14:textId="77777777" w:rsidR="00683926" w:rsidRPr="00333181" w:rsidRDefault="00683926" w:rsidP="00315CE9">
      <w:pPr>
        <w:rPr>
          <w:color w:val="auto"/>
        </w:rPr>
      </w:pPr>
    </w:p>
    <w:p w14:paraId="504D89AD" w14:textId="77777777" w:rsidR="00683926" w:rsidRPr="00333181" w:rsidRDefault="00D83E4E" w:rsidP="00315CE9">
      <w:pPr>
        <w:rPr>
          <w:b/>
          <w:color w:val="auto"/>
        </w:rPr>
      </w:pPr>
      <w:r w:rsidRPr="00333181">
        <w:rPr>
          <w:b/>
          <w:color w:val="auto"/>
        </w:rPr>
        <w:t>Mating</w:t>
      </w:r>
    </w:p>
    <w:p w14:paraId="588B03E7" w14:textId="77777777" w:rsidR="00683926" w:rsidRPr="00333181" w:rsidRDefault="000C264C" w:rsidP="00315CE9">
      <w:pPr>
        <w:rPr>
          <w:color w:val="auto"/>
        </w:rPr>
      </w:pPr>
      <w:r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o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ck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creas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efficiency.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Car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ransfer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possibl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ransferring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anesthetized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onto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dot.</w:t>
      </w:r>
      <w:r w:rsidR="003C68F9" w:rsidRPr="00333181">
        <w:rPr>
          <w:color w:val="auto"/>
        </w:rPr>
        <w:t xml:space="preserve"> </w:t>
      </w:r>
    </w:p>
    <w:p w14:paraId="08F76CDF" w14:textId="77777777" w:rsidR="00683926" w:rsidRPr="00333181" w:rsidRDefault="00683926" w:rsidP="00315CE9">
      <w:pPr>
        <w:rPr>
          <w:color w:val="auto"/>
        </w:rPr>
      </w:pPr>
    </w:p>
    <w:p w14:paraId="69D8E651" w14:textId="77777777" w:rsidR="00683926" w:rsidRPr="00333181" w:rsidRDefault="00540A1B" w:rsidP="00315CE9">
      <w:pPr>
        <w:rPr>
          <w:b/>
          <w:color w:val="auto"/>
        </w:rPr>
      </w:pPr>
      <w:r w:rsidRPr="00333181">
        <w:rPr>
          <w:b/>
          <w:color w:val="auto"/>
        </w:rPr>
        <w:t>Mak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</w:t>
      </w:r>
      <w:r w:rsidR="005A190B" w:rsidRPr="00333181">
        <w:rPr>
          <w:b/>
          <w:color w:val="auto"/>
        </w:rPr>
        <w:t>garose</w:t>
      </w:r>
      <w:r w:rsidR="003C68F9" w:rsidRPr="00333181">
        <w:rPr>
          <w:b/>
          <w:color w:val="auto"/>
        </w:rPr>
        <w:t xml:space="preserve"> </w:t>
      </w:r>
      <w:r w:rsidR="005A190B" w:rsidRPr="00333181">
        <w:rPr>
          <w:b/>
          <w:color w:val="auto"/>
        </w:rPr>
        <w:t>pads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plac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th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cover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lip</w:t>
      </w:r>
    </w:p>
    <w:p w14:paraId="17802E4E" w14:textId="77777777" w:rsidR="00683926" w:rsidRPr="00333181" w:rsidRDefault="00540A1B" w:rsidP="00315CE9">
      <w:pPr>
        <w:rPr>
          <w:color w:val="auto"/>
        </w:rPr>
      </w:pPr>
      <w:r w:rsidRPr="00333181">
        <w:rPr>
          <w:color w:val="auto"/>
        </w:rPr>
        <w:t>Ai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ubb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er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ads</w:t>
      </w:r>
      <w:r w:rsidR="0093033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refract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acquisition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or,</w:t>
      </w:r>
      <w:r w:rsidR="003C68F9" w:rsidRPr="00333181">
        <w:rPr>
          <w:color w:val="auto"/>
        </w:rPr>
        <w:t xml:space="preserve"> </w:t>
      </w:r>
      <w:r w:rsidR="00272CAC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larg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enough,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caus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fall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rough,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making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mpossibl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acquir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mage(s</w:t>
      </w:r>
      <w:r w:rsidR="00272CAC" w:rsidRPr="00333181">
        <w:rPr>
          <w:color w:val="auto"/>
        </w:rPr>
        <w:t>)</w:t>
      </w:r>
      <w:r w:rsidR="0093033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Similarly,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air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bubbles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created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along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cover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slip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placed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them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pad.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bubbles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refract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lead</w:t>
      </w:r>
      <w:r w:rsidR="003C68F9" w:rsidRPr="00333181">
        <w:rPr>
          <w:color w:val="auto"/>
        </w:rPr>
        <w:t xml:space="preserve"> </w:t>
      </w:r>
      <w:r w:rsidR="00463EF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decrease</w:t>
      </w:r>
      <w:r w:rsidR="00EF4EC9" w:rsidRPr="00333181">
        <w:rPr>
          <w:color w:val="auto"/>
        </w:rPr>
        <w:t>d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quality.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Practic</w:t>
      </w:r>
      <w:r w:rsidR="00EF4EC9" w:rsidRPr="00333181">
        <w:rPr>
          <w:color w:val="auto"/>
        </w:rPr>
        <w:t>e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wi</w:t>
      </w:r>
      <w:r w:rsidR="00463EFD" w:rsidRPr="00333181">
        <w:rPr>
          <w:color w:val="auto"/>
        </w:rPr>
        <w:t>ll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help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decrease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occur</w:t>
      </w:r>
      <w:r w:rsidR="00222F4F" w:rsidRPr="00333181">
        <w:rPr>
          <w:color w:val="auto"/>
        </w:rPr>
        <w:t>re</w:t>
      </w:r>
      <w:r w:rsidR="00EF4EC9" w:rsidRPr="00333181">
        <w:rPr>
          <w:color w:val="auto"/>
        </w:rPr>
        <w:t>nce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air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bubbles.</w:t>
      </w:r>
      <w:r w:rsidR="003C68F9" w:rsidRPr="00333181">
        <w:rPr>
          <w:color w:val="auto"/>
        </w:rPr>
        <w:t xml:space="preserve"> </w:t>
      </w:r>
    </w:p>
    <w:p w14:paraId="329D4571" w14:textId="77777777" w:rsidR="00683926" w:rsidRPr="00333181" w:rsidRDefault="00683926" w:rsidP="00315CE9">
      <w:pPr>
        <w:rPr>
          <w:color w:val="auto"/>
        </w:rPr>
      </w:pPr>
    </w:p>
    <w:p w14:paraId="67CE29E5" w14:textId="77777777" w:rsidR="00683926" w:rsidRPr="00333181" w:rsidRDefault="00EF4EC9" w:rsidP="00315CE9">
      <w:pPr>
        <w:rPr>
          <w:b/>
          <w:color w:val="auto"/>
        </w:rPr>
      </w:pPr>
      <w:r w:rsidRPr="00333181">
        <w:rPr>
          <w:b/>
          <w:color w:val="auto"/>
        </w:rPr>
        <w:t>Quantification</w:t>
      </w:r>
    </w:p>
    <w:p w14:paraId="57DCDC36" w14:textId="562F1890" w:rsidR="00315CE9" w:rsidRPr="00333181" w:rsidRDefault="00EF4EC9" w:rsidP="00315CE9">
      <w:pPr>
        <w:rPr>
          <w:color w:val="auto"/>
        </w:rPr>
      </w:pPr>
      <w:r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y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fferent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z-planes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274596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27459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274596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slight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differences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s</w:t>
      </w:r>
      <w:r w:rsidRPr="00333181">
        <w:rPr>
          <w:color w:val="auto"/>
        </w:rPr>
        <w:t>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503D94" w:rsidRPr="00333181">
        <w:rPr>
          <w:color w:val="auto"/>
        </w:rPr>
        <w:t>fi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ak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ng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c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athec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iv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ib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sults</w:t>
      </w:r>
      <w:r w:rsidR="003C68F9" w:rsidRPr="00333181">
        <w:rPr>
          <w:color w:val="auto"/>
        </w:rPr>
        <w:t xml:space="preserve"> </w:t>
      </w:r>
      <w:r w:rsidR="00503D9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503D9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proofErr w:type="gramStart"/>
      <w:r w:rsidR="00503D94" w:rsidRPr="00333181">
        <w:rPr>
          <w:color w:val="auto"/>
        </w:rPr>
        <w:t>similar</w:t>
      </w:r>
      <w:r w:rsidR="003C68F9" w:rsidRPr="00333181">
        <w:rPr>
          <w:color w:val="auto"/>
        </w:rPr>
        <w:t xml:space="preserve"> </w:t>
      </w:r>
      <w:r w:rsidR="00503D94" w:rsidRPr="00333181">
        <w:rPr>
          <w:color w:val="auto"/>
        </w:rPr>
        <w:t>to</w:t>
      </w:r>
      <w:proofErr w:type="gramEnd"/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results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obtained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averaging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mu</w:t>
      </w:r>
      <w:r w:rsidR="00C90521" w:rsidRPr="00333181">
        <w:rPr>
          <w:color w:val="auto"/>
        </w:rPr>
        <w:t>lti</w:t>
      </w:r>
      <w:r w:rsidR="00065A48" w:rsidRPr="00333181">
        <w:rPr>
          <w:color w:val="auto"/>
        </w:rPr>
        <w:t>ple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z-</w:t>
      </w:r>
      <w:r w:rsidR="001032B3" w:rsidRPr="00333181">
        <w:rPr>
          <w:color w:val="auto"/>
        </w:rPr>
        <w:t>sections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recommend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focusing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center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but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focal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planes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altered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slightly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based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experimenter’s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needs.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critical,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sam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manner.</w:t>
      </w:r>
      <w:r w:rsidR="003C68F9" w:rsidRPr="00333181">
        <w:rPr>
          <w:color w:val="auto"/>
        </w:rPr>
        <w:t xml:space="preserve"> </w:t>
      </w:r>
      <w:r w:rsidR="001848CF" w:rsidRPr="00333181">
        <w:rPr>
          <w:color w:val="auto"/>
        </w:rPr>
        <w:t>Furthermore,</w:t>
      </w:r>
      <w:r w:rsidR="003C68F9" w:rsidRPr="00333181">
        <w:rPr>
          <w:color w:val="auto"/>
        </w:rPr>
        <w:t xml:space="preserve"> </w:t>
      </w:r>
      <w:r w:rsidR="001848CF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2F1137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F1137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2F1137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2F1137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focus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ounted.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ounter’s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discretion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determining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riteria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F2161D" w:rsidRPr="00333181">
        <w:rPr>
          <w:color w:val="auto"/>
        </w:rPr>
        <w:t>in-focus</w:t>
      </w:r>
      <w:r w:rsidR="003C68F9" w:rsidRPr="00333181">
        <w:rPr>
          <w:color w:val="auto"/>
        </w:rPr>
        <w:t xml:space="preserve"> </w:t>
      </w:r>
      <w:r w:rsidR="00F2161D" w:rsidRPr="00333181">
        <w:rPr>
          <w:color w:val="auto"/>
        </w:rPr>
        <w:t>sperm</w:t>
      </w:r>
      <w:r w:rsidR="001032B3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032B3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1032B3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ritical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riteria</w:t>
      </w:r>
      <w:r w:rsidR="003C68F9" w:rsidRPr="00333181">
        <w:rPr>
          <w:color w:val="auto"/>
        </w:rPr>
        <w:t xml:space="preserve"> </w:t>
      </w:r>
      <w:proofErr w:type="gramStart"/>
      <w:r w:rsidR="000147AD" w:rsidRPr="00333181">
        <w:rPr>
          <w:color w:val="auto"/>
        </w:rPr>
        <w:t>is</w:t>
      </w:r>
      <w:proofErr w:type="gramEnd"/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applied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systematically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every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quantified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ing,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ny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proofErr w:type="gramStart"/>
      <w:r w:rsidR="00AC6274" w:rsidRPr="00333181">
        <w:rPr>
          <w:color w:val="auto"/>
        </w:rPr>
        <w:t>offer</w:t>
      </w:r>
      <w:proofErr w:type="gramEnd"/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utomatic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capabilities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in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nual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utperform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oftware’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utomatic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lgorith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in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reasons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1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bundanc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imilarly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ize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nuclei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confine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ac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ke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difficul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distinguish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between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ndividual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creat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define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ROI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2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go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u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cus,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ntensitie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hift,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king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difficul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keep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extende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period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ime.</w:t>
      </w:r>
    </w:p>
    <w:p w14:paraId="78728D18" w14:textId="706614AE" w:rsidR="00014314" w:rsidRPr="00333181" w:rsidRDefault="00014314" w:rsidP="001B1519">
      <w:pPr>
        <w:rPr>
          <w:color w:val="auto"/>
        </w:rPr>
      </w:pPr>
    </w:p>
    <w:p w14:paraId="1734505F" w14:textId="2E3C92F2" w:rsidR="00AA03DF" w:rsidRPr="00333181" w:rsidRDefault="00AA03DF" w:rsidP="001B1519">
      <w:pPr>
        <w:pStyle w:val="a3"/>
        <w:spacing w:before="0" w:beforeAutospacing="0" w:after="0" w:afterAutospacing="0"/>
        <w:rPr>
          <w:color w:val="auto"/>
        </w:rPr>
      </w:pPr>
      <w:r w:rsidRPr="00333181">
        <w:rPr>
          <w:b/>
          <w:bCs/>
          <w:color w:val="auto"/>
        </w:rPr>
        <w:t>ACKNOWLEDGMENTS:</w:t>
      </w:r>
      <w:r w:rsidR="003C68F9" w:rsidRPr="00333181">
        <w:rPr>
          <w:b/>
          <w:bCs/>
          <w:color w:val="auto"/>
        </w:rPr>
        <w:t xml:space="preserve"> </w:t>
      </w:r>
    </w:p>
    <w:p w14:paraId="2D96E92E" w14:textId="2B941591" w:rsidR="00AA03DF" w:rsidRPr="00333181" w:rsidRDefault="009A7C1C" w:rsidP="001B1519">
      <w:pPr>
        <w:rPr>
          <w:color w:val="auto"/>
        </w:rPr>
      </w:pPr>
      <w:r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ncere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nk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u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ntor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r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chae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ller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is</w:t>
      </w:r>
      <w:r w:rsidR="003C68F9" w:rsidRPr="00333181">
        <w:rPr>
          <w:color w:val="auto"/>
        </w:rPr>
        <w:t xml:space="preserve"> </w:t>
      </w:r>
      <w:r w:rsidR="009D558E" w:rsidRPr="00333181">
        <w:rPr>
          <w:color w:val="auto"/>
        </w:rPr>
        <w:t>inspiring</w:t>
      </w:r>
      <w:r w:rsidR="003C68F9" w:rsidRPr="00333181">
        <w:rPr>
          <w:color w:val="auto"/>
        </w:rPr>
        <w:t xml:space="preserve"> </w:t>
      </w:r>
      <w:r w:rsidR="009D558E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73A5B" w:rsidRPr="00333181">
        <w:rPr>
          <w:color w:val="auto"/>
        </w:rPr>
        <w:t>selfles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ntorship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re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o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tt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nderst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mmunication.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Hi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sudden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passing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tremendou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los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hi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family,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hi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lab,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scientific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community.</w:t>
      </w:r>
      <w:r w:rsidR="003C68F9" w:rsidRPr="00333181">
        <w:rPr>
          <w:color w:val="auto"/>
        </w:rPr>
        <w:t xml:space="preserve"> </w:t>
      </w:r>
      <w:r w:rsidR="004F6DA5" w:rsidRPr="00333181">
        <w:rPr>
          <w:bCs/>
          <w:color w:val="auto"/>
        </w:rPr>
        <w:t>Thi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stud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wa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supported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b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NIH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(R01GM085105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o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MAM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and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F30HD094446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o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MH).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content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i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solel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responsibilit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author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and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doe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not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necessaril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represent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official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view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National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Institute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Health.</w:t>
      </w:r>
    </w:p>
    <w:p w14:paraId="244665F0" w14:textId="77777777" w:rsidR="004864ED" w:rsidRPr="00333181" w:rsidRDefault="004864ED" w:rsidP="001B1519">
      <w:pPr>
        <w:pStyle w:val="a3"/>
        <w:spacing w:before="0" w:beforeAutospacing="0" w:after="0" w:afterAutospacing="0"/>
        <w:rPr>
          <w:b/>
          <w:color w:val="auto"/>
        </w:rPr>
      </w:pPr>
    </w:p>
    <w:p w14:paraId="5D52ED8B" w14:textId="49B0D133" w:rsidR="00AA03DF" w:rsidRPr="00333181" w:rsidRDefault="00AA03DF" w:rsidP="001B1519">
      <w:pPr>
        <w:pStyle w:val="a3"/>
        <w:spacing w:before="0" w:beforeAutospacing="0" w:after="0" w:afterAutospacing="0"/>
        <w:rPr>
          <w:color w:val="auto"/>
        </w:rPr>
      </w:pPr>
      <w:r w:rsidRPr="00333181">
        <w:rPr>
          <w:b/>
          <w:color w:val="auto"/>
        </w:rPr>
        <w:t>DISCLOSURES</w:t>
      </w:r>
      <w:r w:rsidRPr="00333181">
        <w:rPr>
          <w:b/>
          <w:bCs/>
          <w:color w:val="auto"/>
        </w:rPr>
        <w:t>:</w:t>
      </w:r>
      <w:r w:rsidR="003C68F9" w:rsidRPr="00333181">
        <w:rPr>
          <w:b/>
          <w:bCs/>
          <w:color w:val="auto"/>
        </w:rPr>
        <w:t xml:space="preserve"> </w:t>
      </w:r>
    </w:p>
    <w:p w14:paraId="4E0C3135" w14:textId="21E89A54" w:rsidR="007A4DD6" w:rsidRPr="00333181" w:rsidRDefault="00A71595" w:rsidP="007A4DD6">
      <w:pPr>
        <w:rPr>
          <w:color w:val="auto"/>
        </w:rPr>
      </w:pP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8259B" w:rsidRPr="00333181">
        <w:rPr>
          <w:color w:val="auto"/>
        </w:rPr>
        <w:t>a</w:t>
      </w:r>
      <w:r w:rsidRPr="00333181">
        <w:rPr>
          <w:color w:val="auto"/>
        </w:rPr>
        <w:t>uthor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flic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erest.</w:t>
      </w:r>
    </w:p>
    <w:p w14:paraId="66030076" w14:textId="77777777" w:rsidR="00AA03DF" w:rsidRPr="00333181" w:rsidRDefault="00AA03DF" w:rsidP="001B1519">
      <w:pPr>
        <w:rPr>
          <w:color w:val="auto"/>
        </w:rPr>
      </w:pPr>
    </w:p>
    <w:p w14:paraId="315B4FAD" w14:textId="75F27544" w:rsidR="00B32616" w:rsidRPr="00333181" w:rsidRDefault="009726EE" w:rsidP="001B1519">
      <w:pPr>
        <w:rPr>
          <w:b/>
          <w:color w:val="auto"/>
        </w:rPr>
      </w:pPr>
      <w:r w:rsidRPr="00333181">
        <w:rPr>
          <w:b/>
          <w:bCs/>
          <w:color w:val="auto"/>
        </w:rPr>
        <w:t>REFERENCES</w:t>
      </w:r>
      <w:r w:rsidR="00D04760" w:rsidRPr="00333181">
        <w:rPr>
          <w:b/>
          <w:bCs/>
          <w:color w:val="auto"/>
        </w:rPr>
        <w:t>:</w:t>
      </w:r>
      <w:r w:rsidR="003C68F9" w:rsidRPr="00333181">
        <w:rPr>
          <w:color w:val="auto"/>
        </w:rPr>
        <w:t xml:space="preserve"> </w:t>
      </w:r>
    </w:p>
    <w:p w14:paraId="40D6AB55" w14:textId="280F69E7" w:rsidR="00AC6274" w:rsidRPr="00333181" w:rsidRDefault="00922672" w:rsidP="00AC6274">
      <w:pPr>
        <w:pStyle w:val="EndNoteBibliography"/>
        <w:ind w:left="720" w:hanging="720"/>
        <w:rPr>
          <w:noProof/>
          <w:color w:val="auto"/>
        </w:rPr>
      </w:pPr>
      <w:r w:rsidRPr="00333181">
        <w:rPr>
          <w:color w:val="auto"/>
        </w:rPr>
        <w:fldChar w:fldCharType="begin"/>
      </w:r>
      <w:r w:rsidRPr="00333181">
        <w:rPr>
          <w:color w:val="auto"/>
        </w:rPr>
        <w:instrText xml:space="preserve"> ADDIN EN.REFLIST </w:instrText>
      </w:r>
      <w:r w:rsidRPr="00333181">
        <w:rPr>
          <w:color w:val="auto"/>
        </w:rPr>
        <w:fldChar w:fldCharType="separate"/>
      </w:r>
      <w:bookmarkStart w:id="2" w:name="_ENREF_1"/>
      <w:r w:rsidR="00AC6274" w:rsidRPr="00333181">
        <w:rPr>
          <w:noProof/>
          <w:color w:val="auto"/>
        </w:rPr>
        <w:t>1</w:t>
      </w:r>
      <w:r w:rsidR="00AC6274" w:rsidRPr="00333181">
        <w:rPr>
          <w:noProof/>
          <w:color w:val="auto"/>
        </w:rPr>
        <w:tab/>
        <w:t>Boryshpolets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S.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Perez-Cerezales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S.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Eisenbach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Behavioral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mechanism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human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thermotaxis: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role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for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hyperactivation.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i/>
          <w:noProof/>
          <w:color w:val="auto"/>
        </w:rPr>
        <w:t>Human</w:t>
      </w:r>
      <w:r w:rsidR="003C68F9" w:rsidRPr="00333181">
        <w:rPr>
          <w:i/>
          <w:noProof/>
          <w:color w:val="auto"/>
        </w:rPr>
        <w:t xml:space="preserve"> </w:t>
      </w:r>
      <w:r w:rsidR="00AC6274" w:rsidRPr="00333181">
        <w:rPr>
          <w:i/>
          <w:noProof/>
          <w:color w:val="auto"/>
        </w:rPr>
        <w:t>Reproduction.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b/>
          <w:noProof/>
          <w:color w:val="auto"/>
        </w:rPr>
        <w:t>30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(4)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884-892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(2015).</w:t>
      </w:r>
      <w:bookmarkEnd w:id="2"/>
    </w:p>
    <w:p w14:paraId="342A8209" w14:textId="6FC3D00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" w:name="_ENREF_2"/>
      <w:r w:rsidRPr="00333181">
        <w:rPr>
          <w:noProof/>
          <w:color w:val="auto"/>
        </w:rPr>
        <w:t>2</w:t>
      </w:r>
      <w:r w:rsidRPr="00333181">
        <w:rPr>
          <w:noProof/>
          <w:color w:val="auto"/>
        </w:rPr>
        <w:tab/>
        <w:t>Edmonds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cKinney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asa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l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ap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unction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te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X-14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unctio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cy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ecursor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mo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idanc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Develop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5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47-58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1).</w:t>
      </w:r>
      <w:bookmarkEnd w:id="3"/>
    </w:p>
    <w:p w14:paraId="7D0E2D3C" w14:textId="5225DF0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4" w:name="_ENREF_3"/>
      <w:r w:rsidRPr="00333181">
        <w:rPr>
          <w:noProof/>
          <w:color w:val="auto"/>
        </w:rPr>
        <w:t>3</w:t>
      </w:r>
      <w:r w:rsidRPr="00333181">
        <w:rPr>
          <w:noProof/>
          <w:color w:val="auto"/>
        </w:rPr>
        <w:tab/>
        <w:t>Edmonds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sulin/FOX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ignal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gula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vari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staglandi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ritic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o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produc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Develop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el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858-871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0).</w:t>
      </w:r>
      <w:bookmarkEnd w:id="4"/>
    </w:p>
    <w:p w14:paraId="313665A6" w14:textId="18266FD6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5" w:name="_ENREF_4"/>
      <w:r w:rsidRPr="00333181">
        <w:rPr>
          <w:noProof/>
          <w:color w:val="auto"/>
        </w:rPr>
        <w:t>4</w:t>
      </w:r>
      <w:r w:rsidRPr="00333181">
        <w:rPr>
          <w:noProof/>
          <w:color w:val="auto"/>
        </w:rPr>
        <w:tab/>
        <w:t>Espinal-Enriquez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iego-Espinosa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arszo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eltra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rtinez-Mek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etwork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de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edic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a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tSpe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(2+)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anne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gul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e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urch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tilit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cientific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port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7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423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7).</w:t>
      </w:r>
      <w:bookmarkEnd w:id="5"/>
    </w:p>
    <w:p w14:paraId="390537FA" w14:textId="49E0FADC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6" w:name="_ENREF_5"/>
      <w:r w:rsidRPr="00333181">
        <w:rPr>
          <w:noProof/>
          <w:color w:val="auto"/>
        </w:rPr>
        <w:t>5</w:t>
      </w:r>
      <w:r w:rsidRPr="00333181">
        <w:rPr>
          <w:noProof/>
          <w:color w:val="auto"/>
        </w:rPr>
        <w:tab/>
        <w:t>Hunt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icho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eovulator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emperatur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radi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etwee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sthmu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mpull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i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viduc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ur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has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torag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Journ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production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nd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Fertilit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77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599-60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986).</w:t>
      </w:r>
      <w:bookmarkEnd w:id="6"/>
    </w:p>
    <w:p w14:paraId="42C896B6" w14:textId="6EF41749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7" w:name="_ENREF_6"/>
      <w:r w:rsidRPr="00333181">
        <w:rPr>
          <w:noProof/>
          <w:color w:val="auto"/>
        </w:rPr>
        <w:t>6</w:t>
      </w:r>
      <w:r w:rsidRPr="00333181">
        <w:rPr>
          <w:noProof/>
          <w:color w:val="auto"/>
        </w:rPr>
        <w:tab/>
        <w:t>Hussa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asto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Zimm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tock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iffel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emotax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mo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dividu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ucces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e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urchi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Journ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xperi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21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P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458-146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6).</w:t>
      </w:r>
      <w:bookmarkEnd w:id="7"/>
    </w:p>
    <w:p w14:paraId="0F5CFFFC" w14:textId="7BC3C78C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8" w:name="_ENREF_7"/>
      <w:r w:rsidRPr="00333181">
        <w:rPr>
          <w:noProof/>
          <w:color w:val="auto"/>
        </w:rPr>
        <w:t>7</w:t>
      </w:r>
      <w:r w:rsidRPr="00333181">
        <w:rPr>
          <w:noProof/>
          <w:color w:val="auto"/>
        </w:rPr>
        <w:tab/>
        <w:t>Kants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V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unke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layney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oldste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heotax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acilita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upstrea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avig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mmali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ell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if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02403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4).</w:t>
      </w:r>
      <w:bookmarkEnd w:id="8"/>
    </w:p>
    <w:p w14:paraId="283C7C5C" w14:textId="6EC7102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9" w:name="_ENREF_8"/>
      <w:r w:rsidRPr="00333181">
        <w:rPr>
          <w:noProof/>
          <w:color w:val="auto"/>
        </w:rPr>
        <w:t>8</w:t>
      </w:r>
      <w:r w:rsidRPr="00333181">
        <w:rPr>
          <w:noProof/>
          <w:color w:val="auto"/>
        </w:rPr>
        <w:tab/>
        <w:t>Kubagawa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cy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ignal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riv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ro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olyunsaturat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at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cid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ntro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cruitm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vivo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Natur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el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8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0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143-1148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6).</w:t>
      </w:r>
      <w:bookmarkEnd w:id="9"/>
    </w:p>
    <w:p w14:paraId="2A027A65" w14:textId="710CA73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0" w:name="_ENREF_9"/>
      <w:r w:rsidRPr="00333181">
        <w:rPr>
          <w:noProof/>
          <w:color w:val="auto"/>
        </w:rPr>
        <w:t>9</w:t>
      </w:r>
      <w:r w:rsidRPr="00333181">
        <w:rPr>
          <w:noProof/>
          <w:color w:val="auto"/>
        </w:rPr>
        <w:tab/>
        <w:t>Mik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lapham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heotax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id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mmali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urren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23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443-452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3).</w:t>
      </w:r>
      <w:bookmarkEnd w:id="10"/>
    </w:p>
    <w:p w14:paraId="766850EC" w14:textId="1AEE0F76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1" w:name="_ENREF_10"/>
      <w:r w:rsidRPr="00333181">
        <w:rPr>
          <w:noProof/>
          <w:color w:val="auto"/>
        </w:rPr>
        <w:t>10</w:t>
      </w:r>
      <w:r w:rsidRPr="00333181">
        <w:rPr>
          <w:noProof/>
          <w:color w:val="auto"/>
        </w:rPr>
        <w:tab/>
        <w:t>Ti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sa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chalkowsk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utt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enet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ntributio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ctop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el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gr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ematode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3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(Bethesda)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8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2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3891-3902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8).</w:t>
      </w:r>
      <w:bookmarkEnd w:id="11"/>
    </w:p>
    <w:p w14:paraId="53FD6824" w14:textId="48395B3E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2" w:name="_ENREF_11"/>
      <w:r w:rsidRPr="00333181">
        <w:rPr>
          <w:noProof/>
          <w:color w:val="auto"/>
        </w:rPr>
        <w:t>11</w:t>
      </w:r>
      <w:r w:rsidRPr="00333181">
        <w:rPr>
          <w:noProof/>
          <w:color w:val="auto"/>
        </w:rPr>
        <w:tab/>
        <w:t>Yanagimach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emic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hysic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ida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ish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atozo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g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rough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cropyledagger,doubl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agge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produc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96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4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780-799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7).</w:t>
      </w:r>
      <w:bookmarkEnd w:id="12"/>
    </w:p>
    <w:p w14:paraId="5D128E20" w14:textId="7D0BE23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3" w:name="_ENREF_12"/>
      <w:r w:rsidRPr="00333181">
        <w:rPr>
          <w:noProof/>
          <w:color w:val="auto"/>
        </w:rPr>
        <w:t>12</w:t>
      </w:r>
      <w:r w:rsidRPr="00333181">
        <w:rPr>
          <w:noProof/>
          <w:color w:val="auto"/>
        </w:rPr>
        <w:tab/>
        <w:t>Zh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Y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ener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radien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crofluid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vice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war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igh-Throughpu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vestig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atozo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emotaxi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Plo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n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0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0142555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5).</w:t>
      </w:r>
      <w:bookmarkEnd w:id="13"/>
    </w:p>
    <w:p w14:paraId="1D2395F1" w14:textId="4AF267EB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4" w:name="_ENREF_13"/>
      <w:r w:rsidRPr="00333181">
        <w:rPr>
          <w:noProof/>
          <w:color w:val="auto"/>
        </w:rPr>
        <w:t>13</w:t>
      </w:r>
      <w:r w:rsidRPr="00333181">
        <w:rPr>
          <w:noProof/>
          <w:color w:val="auto"/>
        </w:rPr>
        <w:tab/>
        <w:t>Ho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l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emosensor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yperoxi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ircui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l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flue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avigation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pacit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PLo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5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200204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7).</w:t>
      </w:r>
      <w:bookmarkEnd w:id="14"/>
    </w:p>
    <w:p w14:paraId="0DB211D8" w14:textId="648E357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5" w:name="_ENREF_14"/>
      <w:r w:rsidRPr="00333181">
        <w:rPr>
          <w:noProof/>
          <w:color w:val="auto"/>
        </w:rPr>
        <w:t>14</w:t>
      </w:r>
      <w:r w:rsidRPr="00333181">
        <w:rPr>
          <w:noProof/>
          <w:color w:val="auto"/>
        </w:rPr>
        <w:tab/>
        <w:t>Hanse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avez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tanfield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MP-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mo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mpetitiv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dvantag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ematod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if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4</w:t>
      </w:r>
      <w:r w:rsidRPr="00333181">
        <w:rPr>
          <w:noProof/>
          <w:color w:val="auto"/>
        </w:rPr>
        <w:t>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5).</w:t>
      </w:r>
      <w:bookmarkEnd w:id="15"/>
    </w:p>
    <w:p w14:paraId="0DFDAC25" w14:textId="63E8F05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6" w:name="_ENREF_15"/>
      <w:r w:rsidRPr="00333181">
        <w:rPr>
          <w:noProof/>
          <w:color w:val="auto"/>
        </w:rPr>
        <w:t>15</w:t>
      </w:r>
      <w:r w:rsidRPr="00333181">
        <w:rPr>
          <w:noProof/>
          <w:color w:val="auto"/>
        </w:rPr>
        <w:tab/>
        <w:t>L'Hernault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atogenesi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WormBook: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Th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nlin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view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egan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.1895/wormbook.1.85.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-14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6).</w:t>
      </w:r>
      <w:bookmarkEnd w:id="16"/>
    </w:p>
    <w:p w14:paraId="3C9D0D05" w14:textId="7125A09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7" w:name="_ENREF_16"/>
      <w:r w:rsidRPr="00333181">
        <w:rPr>
          <w:noProof/>
          <w:color w:val="auto"/>
        </w:rPr>
        <w:t>16</w:t>
      </w:r>
      <w:r w:rsidRPr="00333181">
        <w:rPr>
          <w:noProof/>
          <w:color w:val="auto"/>
        </w:rPr>
        <w:tab/>
        <w:t>Mil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ytoskelet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te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a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ignal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cy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eiot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tur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vula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cienc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29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551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144-214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1).</w:t>
      </w:r>
      <w:bookmarkEnd w:id="17"/>
    </w:p>
    <w:p w14:paraId="793D8556" w14:textId="194FC724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8" w:name="_ENREF_17"/>
      <w:r w:rsidRPr="00333181">
        <w:rPr>
          <w:noProof/>
          <w:color w:val="auto"/>
        </w:rPr>
        <w:t>17</w:t>
      </w:r>
      <w:r w:rsidRPr="00333181">
        <w:rPr>
          <w:noProof/>
          <w:color w:val="auto"/>
        </w:rPr>
        <w:tab/>
        <w:t>Greenste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ntro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cy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eiot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tur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WormBook: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Th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nlin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view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egan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.1895/wormbook.1.53.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-12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5).</w:t>
      </w:r>
      <w:bookmarkEnd w:id="18"/>
    </w:p>
    <w:p w14:paraId="2FCC7393" w14:textId="7FB7850B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9" w:name="_ENREF_18"/>
      <w:r w:rsidRPr="00333181">
        <w:rPr>
          <w:noProof/>
          <w:color w:val="auto"/>
        </w:rPr>
        <w:t>18</w:t>
      </w:r>
      <w:r w:rsidRPr="00333181">
        <w:rPr>
          <w:noProof/>
          <w:color w:val="auto"/>
        </w:rPr>
        <w:tab/>
        <w:t>O'Haga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ar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t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ehavio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l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ensor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ilia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olycysti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eminar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in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el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&amp;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Develop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3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5-33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4).</w:t>
      </w:r>
      <w:bookmarkEnd w:id="19"/>
    </w:p>
    <w:p w14:paraId="6A417286" w14:textId="7A6B41A7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0" w:name="_ENREF_19"/>
      <w:r w:rsidRPr="00333181">
        <w:rPr>
          <w:noProof/>
          <w:color w:val="auto"/>
        </w:rPr>
        <w:t>19</w:t>
      </w:r>
      <w:r w:rsidRPr="00333181">
        <w:rPr>
          <w:noProof/>
          <w:color w:val="auto"/>
        </w:rPr>
        <w:tab/>
        <w:t>Ho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asa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orand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l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eterogeneou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xtur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-seri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staglandi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mo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ida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productiv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ct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PLo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netic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1003271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3).</w:t>
      </w:r>
      <w:bookmarkEnd w:id="20"/>
    </w:p>
    <w:p w14:paraId="26CF4E4A" w14:textId="63206A3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1" w:name="_ENREF_20"/>
      <w:r w:rsidRPr="00333181">
        <w:rPr>
          <w:noProof/>
          <w:color w:val="auto"/>
        </w:rPr>
        <w:t>20</w:t>
      </w:r>
      <w:r w:rsidRPr="00333181">
        <w:rPr>
          <w:noProof/>
          <w:color w:val="auto"/>
        </w:rPr>
        <w:tab/>
        <w:t>McKnight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eurosensor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ercep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nvironment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u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dula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til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ritic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o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cienc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44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185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754-75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4).</w:t>
      </w:r>
      <w:bookmarkEnd w:id="21"/>
    </w:p>
    <w:p w14:paraId="5B0298D8" w14:textId="7ABD5C23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2" w:name="_ENREF_21"/>
      <w:r w:rsidRPr="00333181">
        <w:rPr>
          <w:noProof/>
          <w:color w:val="auto"/>
        </w:rPr>
        <w:t>21</w:t>
      </w:r>
      <w:r w:rsidRPr="00333181">
        <w:rPr>
          <w:noProof/>
          <w:color w:val="auto"/>
        </w:rPr>
        <w:tab/>
        <w:t>Chaudhur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ariha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ires-daSilva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troduc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o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ab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ro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ultur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orm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utagenesi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J</w:t>
      </w:r>
      <w:r w:rsidR="00316F22" w:rsidRPr="00333181">
        <w:rPr>
          <w:i/>
          <w:noProof/>
          <w:color w:val="auto"/>
        </w:rPr>
        <w:t>ournal</w:t>
      </w:r>
      <w:r w:rsidR="003C68F9" w:rsidRPr="00333181">
        <w:rPr>
          <w:i/>
          <w:noProof/>
          <w:color w:val="auto"/>
        </w:rPr>
        <w:t xml:space="preserve"> </w:t>
      </w:r>
      <w:r w:rsidR="00316F22"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 </w:t>
      </w:r>
      <w:r w:rsidRPr="00333181">
        <w:rPr>
          <w:i/>
          <w:noProof/>
          <w:color w:val="auto"/>
        </w:rPr>
        <w:t>Vis</w:t>
      </w:r>
      <w:r w:rsidR="00C321E7" w:rsidRPr="00333181">
        <w:rPr>
          <w:i/>
          <w:noProof/>
          <w:color w:val="auto"/>
        </w:rPr>
        <w:t>ualized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xp</w:t>
      </w:r>
      <w:r w:rsidR="00C321E7" w:rsidRPr="00333181">
        <w:rPr>
          <w:i/>
          <w:noProof/>
          <w:color w:val="auto"/>
        </w:rPr>
        <w:t>eriments</w:t>
      </w:r>
      <w:r w:rsidRPr="00333181">
        <w:rPr>
          <w:i/>
          <w:noProof/>
          <w:color w:val="auto"/>
        </w:rPr>
        <w:t>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.3791/2293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47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1).</w:t>
      </w:r>
      <w:bookmarkEnd w:id="22"/>
    </w:p>
    <w:p w14:paraId="7A30E02F" w14:textId="1DCCD8CA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3" w:name="_ENREF_22"/>
      <w:r w:rsidRPr="00333181">
        <w:rPr>
          <w:noProof/>
          <w:color w:val="auto"/>
        </w:rPr>
        <w:t>22</w:t>
      </w:r>
      <w:r w:rsidRPr="00333181">
        <w:rPr>
          <w:noProof/>
          <w:color w:val="auto"/>
        </w:rPr>
        <w:tab/>
        <w:t>Stiernagle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intena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WormBook: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Th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nlin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view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egan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.1895/wormbook.1.101.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-11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6).</w:t>
      </w:r>
      <w:bookmarkEnd w:id="23"/>
    </w:p>
    <w:p w14:paraId="6BCB1A32" w14:textId="6FC23953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4" w:name="_ENREF_23"/>
      <w:r w:rsidRPr="00333181">
        <w:rPr>
          <w:noProof/>
          <w:color w:val="auto"/>
        </w:rPr>
        <w:t>23</w:t>
      </w:r>
      <w:r w:rsidRPr="00333181">
        <w:rPr>
          <w:noProof/>
          <w:color w:val="auto"/>
        </w:rPr>
        <w:tab/>
        <w:t>Chatterjee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ramat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clin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g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l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ssociat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ith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t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xecu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fici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athe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iminish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qualit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xperi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ront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48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156-116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3).</w:t>
      </w:r>
      <w:bookmarkEnd w:id="24"/>
    </w:p>
    <w:p w14:paraId="70DDF560" w14:textId="63E9293D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5" w:name="_ENREF_24"/>
      <w:r w:rsidRPr="00333181">
        <w:rPr>
          <w:noProof/>
          <w:color w:val="auto"/>
        </w:rPr>
        <w:t>24</w:t>
      </w:r>
      <w:r w:rsidRPr="00333181">
        <w:rPr>
          <w:noProof/>
          <w:color w:val="auto"/>
        </w:rPr>
        <w:tab/>
        <w:t>Tinevez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Y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ckMate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pe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xtensibl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latfo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o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ingle-particl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cking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Method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15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80-90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7).</w:t>
      </w:r>
      <w:bookmarkEnd w:id="25"/>
    </w:p>
    <w:p w14:paraId="4979C06E" w14:textId="4698F57D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6" w:name="_ENREF_25"/>
      <w:r w:rsidRPr="00333181">
        <w:rPr>
          <w:noProof/>
          <w:color w:val="auto"/>
        </w:rPr>
        <w:t>25</w:t>
      </w:r>
      <w:r w:rsidRPr="00333181">
        <w:rPr>
          <w:noProof/>
          <w:color w:val="auto"/>
        </w:rPr>
        <w:tab/>
        <w:t>Cors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ightma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alfie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nspar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indow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iology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ime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netic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200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387-40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5).</w:t>
      </w:r>
      <w:bookmarkEnd w:id="26"/>
    </w:p>
    <w:p w14:paraId="1C8F0501" w14:textId="6185DC32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7" w:name="_ENREF_26"/>
      <w:r w:rsidRPr="00333181">
        <w:rPr>
          <w:noProof/>
          <w:color w:val="auto"/>
        </w:rPr>
        <w:t>26</w:t>
      </w:r>
      <w:r w:rsidRPr="00333181">
        <w:rPr>
          <w:noProof/>
          <w:color w:val="auto"/>
        </w:rPr>
        <w:tab/>
        <w:t>Sato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ato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grad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atern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tochondri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-trigger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utophag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mbryo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cienc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34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059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141-1144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1).</w:t>
      </w:r>
      <w:bookmarkEnd w:id="27"/>
    </w:p>
    <w:p w14:paraId="176B305D" w14:textId="419A630E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8" w:name="_ENREF_27"/>
      <w:r w:rsidRPr="00333181">
        <w:rPr>
          <w:noProof/>
          <w:color w:val="auto"/>
        </w:rPr>
        <w:t>27</w:t>
      </w:r>
      <w:r w:rsidRPr="00333181">
        <w:rPr>
          <w:noProof/>
          <w:color w:val="auto"/>
        </w:rPr>
        <w:tab/>
        <w:t>W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Y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inetic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cific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atern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tochondri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imin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Nat</w:t>
      </w:r>
      <w:r w:rsidR="00C321E7" w:rsidRPr="00333181">
        <w:rPr>
          <w:i/>
          <w:noProof/>
          <w:color w:val="auto"/>
        </w:rPr>
        <w:t>ur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ommun</w:t>
      </w:r>
      <w:r w:rsidR="00C321E7" w:rsidRPr="00333181">
        <w:rPr>
          <w:i/>
          <w:noProof/>
          <w:color w:val="auto"/>
        </w:rPr>
        <w:t>ications</w:t>
      </w:r>
      <w:r w:rsidRPr="00333181">
        <w:rPr>
          <w:i/>
          <w:noProof/>
          <w:color w:val="auto"/>
        </w:rPr>
        <w:t>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7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2569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6).</w:t>
      </w:r>
      <w:bookmarkEnd w:id="28"/>
    </w:p>
    <w:p w14:paraId="0B1DA375" w14:textId="5C8A93BE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9" w:name="_ENREF_28"/>
      <w:r w:rsidRPr="00333181">
        <w:rPr>
          <w:noProof/>
          <w:color w:val="auto"/>
        </w:rPr>
        <w:t>28</w:t>
      </w:r>
      <w:r w:rsidRPr="00333181">
        <w:rPr>
          <w:noProof/>
          <w:color w:val="auto"/>
        </w:rPr>
        <w:tab/>
        <w:t>Wolke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U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ezuit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iess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ctin-depend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ytoplasm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tream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genesi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Development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34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2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227-223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7).</w:t>
      </w:r>
      <w:bookmarkEnd w:id="29"/>
    </w:p>
    <w:p w14:paraId="6BDCBDBD" w14:textId="79114D5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0" w:name="_ENREF_29"/>
      <w:r w:rsidRPr="00333181">
        <w:rPr>
          <w:noProof/>
          <w:color w:val="auto"/>
        </w:rPr>
        <w:t>29</w:t>
      </w:r>
      <w:r w:rsidRPr="00333181">
        <w:rPr>
          <w:noProof/>
          <w:color w:val="auto"/>
        </w:rPr>
        <w:tab/>
        <w:t>Mottram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orbes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ckley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eterso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ydrophob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alogu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hodamin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hodamin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1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ot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luoresc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b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tochondri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iv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eilstein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Journ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rganic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hemistr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8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156-2165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2).</w:t>
      </w:r>
      <w:bookmarkEnd w:id="30"/>
    </w:p>
    <w:p w14:paraId="6E9B0731" w14:textId="648EC5DE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1" w:name="_ENREF_30"/>
      <w:r w:rsidRPr="00333181">
        <w:rPr>
          <w:noProof/>
          <w:color w:val="auto"/>
        </w:rPr>
        <w:t>30</w:t>
      </w:r>
      <w:r w:rsidRPr="00333181">
        <w:rPr>
          <w:noProof/>
          <w:color w:val="auto"/>
        </w:rPr>
        <w:tab/>
        <w:t>Singso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il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'Hernault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mpeti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bse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netic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52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01-208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999).</w:t>
      </w:r>
      <w:bookmarkEnd w:id="31"/>
    </w:p>
    <w:p w14:paraId="77BB5944" w14:textId="0DADDFD6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2" w:name="_ENREF_31"/>
      <w:r w:rsidRPr="00333181">
        <w:rPr>
          <w:noProof/>
          <w:color w:val="auto"/>
        </w:rPr>
        <w:t>31</w:t>
      </w:r>
      <w:r w:rsidRPr="00333181">
        <w:rPr>
          <w:noProof/>
          <w:color w:val="auto"/>
        </w:rPr>
        <w:tab/>
        <w:t>Wu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velopm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til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r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gulat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P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hosphatas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netic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90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43-15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2).</w:t>
      </w:r>
      <w:bookmarkEnd w:id="32"/>
    </w:p>
    <w:p w14:paraId="171C176D" w14:textId="2829225D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3" w:name="_ENREF_32"/>
      <w:r w:rsidRPr="00333181">
        <w:rPr>
          <w:noProof/>
          <w:color w:val="auto"/>
        </w:rPr>
        <w:t>32</w:t>
      </w:r>
      <w:r w:rsidRPr="00333181">
        <w:rPr>
          <w:noProof/>
          <w:color w:val="auto"/>
        </w:rPr>
        <w:tab/>
        <w:t>Seide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ove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-deliver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x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us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ate-stag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mbry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ethal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nsmiss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ati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istor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PLo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7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1001115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1).</w:t>
      </w:r>
      <w:bookmarkEnd w:id="33"/>
    </w:p>
    <w:p w14:paraId="160A838E" w14:textId="1EA0BA69" w:rsidR="008D6291" w:rsidRPr="00333181" w:rsidRDefault="00922672" w:rsidP="00F3781F">
      <w:pPr>
        <w:rPr>
          <w:color w:val="auto"/>
        </w:rPr>
      </w:pPr>
      <w:r w:rsidRPr="00333181">
        <w:rPr>
          <w:color w:val="auto"/>
        </w:rPr>
        <w:fldChar w:fldCharType="end"/>
      </w:r>
      <w:bookmarkEnd w:id="0"/>
    </w:p>
    <w:sectPr w:rsidR="008D6291" w:rsidRPr="00333181" w:rsidSect="00B81B15">
      <w:headerReference w:type="default" r:id="rId8"/>
      <w:footerReference w:type="default" r:id="rId9"/>
      <w:head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D86042F" w14:textId="77777777" w:rsidR="00487CC4" w:rsidRDefault="00487CC4" w:rsidP="00621C4E">
      <w:r>
        <w:separator/>
      </w:r>
    </w:p>
  </w:endnote>
  <w:endnote w:type="continuationSeparator" w:id="0">
    <w:p w14:paraId="1E2A34CE" w14:textId="77777777" w:rsidR="00487CC4" w:rsidRDefault="00487CC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E9DC4C" w14:textId="77777777" w:rsidR="003C68F9" w:rsidRDefault="003C68F9">
    <w:r>
      <w:cr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6CB9FF" w14:textId="77777777" w:rsidR="00487CC4" w:rsidRDefault="00487CC4" w:rsidP="00621C4E">
      <w:r>
        <w:separator/>
      </w:r>
    </w:p>
  </w:footnote>
  <w:footnote w:type="continuationSeparator" w:id="0">
    <w:p w14:paraId="6E0FC13C" w14:textId="77777777" w:rsidR="00487CC4" w:rsidRDefault="00487CC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3C68F9" w:rsidRPr="006F06E4" w:rsidRDefault="003C68F9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19656532" w:rsidR="003C68F9" w:rsidRPr="006F06E4" w:rsidRDefault="003C68F9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B06E9C"/>
    <w:multiLevelType w:val="hybridMultilevel"/>
    <w:tmpl w:val="30DE1A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E900DE"/>
    <w:multiLevelType w:val="hybridMultilevel"/>
    <w:tmpl w:val="A6B60B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6A950AE"/>
    <w:multiLevelType w:val="multilevel"/>
    <w:tmpl w:val="DAE632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27354A24"/>
    <w:multiLevelType w:val="multilevel"/>
    <w:tmpl w:val="31641EC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89C28BC"/>
    <w:multiLevelType w:val="hybridMultilevel"/>
    <w:tmpl w:val="D64CC7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25710A"/>
    <w:multiLevelType w:val="hybridMultilevel"/>
    <w:tmpl w:val="97344F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53E53B94"/>
    <w:multiLevelType w:val="hybridMultilevel"/>
    <w:tmpl w:val="D31C7A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6"/>
  </w:num>
  <w:num w:numId="2">
    <w:abstractNumId w:val="23"/>
  </w:num>
  <w:num w:numId="3">
    <w:abstractNumId w:val="4"/>
  </w:num>
  <w:num w:numId="4">
    <w:abstractNumId w:val="21"/>
  </w:num>
  <w:num w:numId="5">
    <w:abstractNumId w:val="12"/>
  </w:num>
  <w:num w:numId="6">
    <w:abstractNumId w:val="20"/>
  </w:num>
  <w:num w:numId="7">
    <w:abstractNumId w:val="0"/>
  </w:num>
  <w:num w:numId="8">
    <w:abstractNumId w:val="13"/>
  </w:num>
  <w:num w:numId="9">
    <w:abstractNumId w:val="14"/>
  </w:num>
  <w:num w:numId="10">
    <w:abstractNumId w:val="22"/>
  </w:num>
  <w:num w:numId="11">
    <w:abstractNumId w:val="26"/>
  </w:num>
  <w:num w:numId="12">
    <w:abstractNumId w:val="2"/>
  </w:num>
  <w:num w:numId="13">
    <w:abstractNumId w:val="24"/>
  </w:num>
  <w:num w:numId="14">
    <w:abstractNumId w:val="30"/>
  </w:num>
  <w:num w:numId="15">
    <w:abstractNumId w:val="16"/>
  </w:num>
  <w:num w:numId="16">
    <w:abstractNumId w:val="11"/>
  </w:num>
  <w:num w:numId="17">
    <w:abstractNumId w:val="25"/>
  </w:num>
  <w:num w:numId="18">
    <w:abstractNumId w:val="17"/>
  </w:num>
  <w:num w:numId="19">
    <w:abstractNumId w:val="28"/>
  </w:num>
  <w:num w:numId="20">
    <w:abstractNumId w:val="3"/>
  </w:num>
  <w:num w:numId="21">
    <w:abstractNumId w:val="29"/>
  </w:num>
  <w:num w:numId="22">
    <w:abstractNumId w:val="27"/>
  </w:num>
  <w:num w:numId="23">
    <w:abstractNumId w:val="18"/>
  </w:num>
  <w:num w:numId="24">
    <w:abstractNumId w:val="31"/>
  </w:num>
  <w:num w:numId="25">
    <w:abstractNumId w:val="10"/>
  </w:num>
  <w:num w:numId="26">
    <w:abstractNumId w:val="19"/>
  </w:num>
  <w:num w:numId="27">
    <w:abstractNumId w:val="9"/>
  </w:num>
  <w:num w:numId="28">
    <w:abstractNumId w:val="5"/>
  </w:num>
  <w:num w:numId="29">
    <w:abstractNumId w:val="8"/>
  </w:num>
  <w:num w:numId="30">
    <w:abstractNumId w:val="7"/>
  </w:num>
  <w:num w:numId="31">
    <w:abstractNumId w:val="15"/>
  </w:num>
  <w:num w:numId="32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new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4D7D"/>
    <w:rsid w:val="00005815"/>
    <w:rsid w:val="00007DBC"/>
    <w:rsid w:val="00007EA1"/>
    <w:rsid w:val="000100F0"/>
    <w:rsid w:val="000127C9"/>
    <w:rsid w:val="000129B2"/>
    <w:rsid w:val="00012D40"/>
    <w:rsid w:val="00012FF9"/>
    <w:rsid w:val="0001389C"/>
    <w:rsid w:val="00014314"/>
    <w:rsid w:val="000147AD"/>
    <w:rsid w:val="00016193"/>
    <w:rsid w:val="00020CBB"/>
    <w:rsid w:val="00021434"/>
    <w:rsid w:val="00021774"/>
    <w:rsid w:val="00021DF3"/>
    <w:rsid w:val="00023869"/>
    <w:rsid w:val="00024598"/>
    <w:rsid w:val="000279B0"/>
    <w:rsid w:val="00030144"/>
    <w:rsid w:val="00031F14"/>
    <w:rsid w:val="00032769"/>
    <w:rsid w:val="0003285B"/>
    <w:rsid w:val="0003311E"/>
    <w:rsid w:val="00036EFD"/>
    <w:rsid w:val="0003736B"/>
    <w:rsid w:val="00037B58"/>
    <w:rsid w:val="000452F5"/>
    <w:rsid w:val="00045448"/>
    <w:rsid w:val="00045620"/>
    <w:rsid w:val="0004791B"/>
    <w:rsid w:val="00050C12"/>
    <w:rsid w:val="00051B73"/>
    <w:rsid w:val="00053F6A"/>
    <w:rsid w:val="0005575D"/>
    <w:rsid w:val="00057E4B"/>
    <w:rsid w:val="000601C0"/>
    <w:rsid w:val="00060ABE"/>
    <w:rsid w:val="00061A50"/>
    <w:rsid w:val="0006361B"/>
    <w:rsid w:val="00064104"/>
    <w:rsid w:val="000652E3"/>
    <w:rsid w:val="00065A48"/>
    <w:rsid w:val="00066025"/>
    <w:rsid w:val="0006754E"/>
    <w:rsid w:val="00067A8F"/>
    <w:rsid w:val="000701D1"/>
    <w:rsid w:val="00072574"/>
    <w:rsid w:val="00075518"/>
    <w:rsid w:val="00077E2E"/>
    <w:rsid w:val="00080A20"/>
    <w:rsid w:val="000816A3"/>
    <w:rsid w:val="00082796"/>
    <w:rsid w:val="00082DF4"/>
    <w:rsid w:val="00083E3C"/>
    <w:rsid w:val="00085322"/>
    <w:rsid w:val="00086FF5"/>
    <w:rsid w:val="00087A54"/>
    <w:rsid w:val="00087B50"/>
    <w:rsid w:val="00087C0A"/>
    <w:rsid w:val="00090DD3"/>
    <w:rsid w:val="00093BC4"/>
    <w:rsid w:val="000943E6"/>
    <w:rsid w:val="000944A5"/>
    <w:rsid w:val="00094D69"/>
    <w:rsid w:val="00095F9C"/>
    <w:rsid w:val="00097929"/>
    <w:rsid w:val="000A0B89"/>
    <w:rsid w:val="000A0CA1"/>
    <w:rsid w:val="000A1E80"/>
    <w:rsid w:val="000A274C"/>
    <w:rsid w:val="000A3B70"/>
    <w:rsid w:val="000A5153"/>
    <w:rsid w:val="000B07E1"/>
    <w:rsid w:val="000B0CDD"/>
    <w:rsid w:val="000B10AE"/>
    <w:rsid w:val="000B2E31"/>
    <w:rsid w:val="000B30BF"/>
    <w:rsid w:val="000B443E"/>
    <w:rsid w:val="000B566B"/>
    <w:rsid w:val="000B662E"/>
    <w:rsid w:val="000B7294"/>
    <w:rsid w:val="000B75D0"/>
    <w:rsid w:val="000C1CF8"/>
    <w:rsid w:val="000C264C"/>
    <w:rsid w:val="000C3DB7"/>
    <w:rsid w:val="000C49CF"/>
    <w:rsid w:val="000C52E9"/>
    <w:rsid w:val="000C5CDC"/>
    <w:rsid w:val="000C6326"/>
    <w:rsid w:val="000C65DC"/>
    <w:rsid w:val="000C66F3"/>
    <w:rsid w:val="000C6900"/>
    <w:rsid w:val="000D31E8"/>
    <w:rsid w:val="000D5B25"/>
    <w:rsid w:val="000D6DCE"/>
    <w:rsid w:val="000D76E4"/>
    <w:rsid w:val="000D795F"/>
    <w:rsid w:val="000E0C5B"/>
    <w:rsid w:val="000E27CD"/>
    <w:rsid w:val="000E29DE"/>
    <w:rsid w:val="000E3816"/>
    <w:rsid w:val="000E41CB"/>
    <w:rsid w:val="000E4F77"/>
    <w:rsid w:val="000E5412"/>
    <w:rsid w:val="000E581F"/>
    <w:rsid w:val="000E61BD"/>
    <w:rsid w:val="000E6FDA"/>
    <w:rsid w:val="000F2097"/>
    <w:rsid w:val="000F265C"/>
    <w:rsid w:val="000F3AFA"/>
    <w:rsid w:val="000F466A"/>
    <w:rsid w:val="000F5712"/>
    <w:rsid w:val="000F6611"/>
    <w:rsid w:val="000F79BC"/>
    <w:rsid w:val="000F7E22"/>
    <w:rsid w:val="00101806"/>
    <w:rsid w:val="00101EDD"/>
    <w:rsid w:val="00102C6B"/>
    <w:rsid w:val="001032B3"/>
    <w:rsid w:val="001042FE"/>
    <w:rsid w:val="00104A0E"/>
    <w:rsid w:val="00106514"/>
    <w:rsid w:val="00106519"/>
    <w:rsid w:val="001104F3"/>
    <w:rsid w:val="0011282D"/>
    <w:rsid w:val="00112EEB"/>
    <w:rsid w:val="00113A21"/>
    <w:rsid w:val="0011434B"/>
    <w:rsid w:val="00114664"/>
    <w:rsid w:val="001172DB"/>
    <w:rsid w:val="001173FF"/>
    <w:rsid w:val="00120F81"/>
    <w:rsid w:val="00121D6D"/>
    <w:rsid w:val="0012231B"/>
    <w:rsid w:val="00122DC9"/>
    <w:rsid w:val="0012563A"/>
    <w:rsid w:val="001263DF"/>
    <w:rsid w:val="001264DE"/>
    <w:rsid w:val="00130594"/>
    <w:rsid w:val="00130AF1"/>
    <w:rsid w:val="001313A7"/>
    <w:rsid w:val="0013276F"/>
    <w:rsid w:val="0013621E"/>
    <w:rsid w:val="0013642E"/>
    <w:rsid w:val="00136BDE"/>
    <w:rsid w:val="00136F38"/>
    <w:rsid w:val="0014023B"/>
    <w:rsid w:val="00141662"/>
    <w:rsid w:val="00142EFE"/>
    <w:rsid w:val="001431E2"/>
    <w:rsid w:val="00143A69"/>
    <w:rsid w:val="00144F3B"/>
    <w:rsid w:val="001470A3"/>
    <w:rsid w:val="001476FD"/>
    <w:rsid w:val="00147917"/>
    <w:rsid w:val="00152A23"/>
    <w:rsid w:val="00153544"/>
    <w:rsid w:val="00154093"/>
    <w:rsid w:val="00160817"/>
    <w:rsid w:val="00161AF4"/>
    <w:rsid w:val="00162CB7"/>
    <w:rsid w:val="0016431F"/>
    <w:rsid w:val="00164F8C"/>
    <w:rsid w:val="0016561E"/>
    <w:rsid w:val="001662C7"/>
    <w:rsid w:val="001665C9"/>
    <w:rsid w:val="00166F32"/>
    <w:rsid w:val="0016715C"/>
    <w:rsid w:val="00167B20"/>
    <w:rsid w:val="00171E5B"/>
    <w:rsid w:val="00171F94"/>
    <w:rsid w:val="001729E3"/>
    <w:rsid w:val="001731DA"/>
    <w:rsid w:val="00174C6F"/>
    <w:rsid w:val="00175D4E"/>
    <w:rsid w:val="0017668A"/>
    <w:rsid w:val="001766FE"/>
    <w:rsid w:val="00176FFC"/>
    <w:rsid w:val="001771E7"/>
    <w:rsid w:val="001819D1"/>
    <w:rsid w:val="001846FA"/>
    <w:rsid w:val="001848CF"/>
    <w:rsid w:val="00186617"/>
    <w:rsid w:val="00191053"/>
    <w:rsid w:val="001911FF"/>
    <w:rsid w:val="00191454"/>
    <w:rsid w:val="00192006"/>
    <w:rsid w:val="00193180"/>
    <w:rsid w:val="00196792"/>
    <w:rsid w:val="001A16AC"/>
    <w:rsid w:val="001A1F2B"/>
    <w:rsid w:val="001A2B99"/>
    <w:rsid w:val="001A36C0"/>
    <w:rsid w:val="001A6C21"/>
    <w:rsid w:val="001A7B86"/>
    <w:rsid w:val="001B03A4"/>
    <w:rsid w:val="001B08BC"/>
    <w:rsid w:val="001B1519"/>
    <w:rsid w:val="001B2E2D"/>
    <w:rsid w:val="001B431E"/>
    <w:rsid w:val="001B5CD2"/>
    <w:rsid w:val="001B5CF4"/>
    <w:rsid w:val="001C0611"/>
    <w:rsid w:val="001C0BEE"/>
    <w:rsid w:val="001C1E49"/>
    <w:rsid w:val="001C27C1"/>
    <w:rsid w:val="001C2A98"/>
    <w:rsid w:val="001C4D95"/>
    <w:rsid w:val="001C7951"/>
    <w:rsid w:val="001D0B84"/>
    <w:rsid w:val="001D31C6"/>
    <w:rsid w:val="001D3D7D"/>
    <w:rsid w:val="001D3FFF"/>
    <w:rsid w:val="001D5341"/>
    <w:rsid w:val="001D625F"/>
    <w:rsid w:val="001D68A4"/>
    <w:rsid w:val="001D7576"/>
    <w:rsid w:val="001E099F"/>
    <w:rsid w:val="001E0E3F"/>
    <w:rsid w:val="001E14A0"/>
    <w:rsid w:val="001E1EA1"/>
    <w:rsid w:val="001E31BD"/>
    <w:rsid w:val="001E69A4"/>
    <w:rsid w:val="001E7376"/>
    <w:rsid w:val="001E7BC4"/>
    <w:rsid w:val="001F1BBC"/>
    <w:rsid w:val="001F1ED7"/>
    <w:rsid w:val="001F225C"/>
    <w:rsid w:val="0020057C"/>
    <w:rsid w:val="00201851"/>
    <w:rsid w:val="00201CFA"/>
    <w:rsid w:val="0020220D"/>
    <w:rsid w:val="00202448"/>
    <w:rsid w:val="00202D15"/>
    <w:rsid w:val="0020435C"/>
    <w:rsid w:val="00205B3F"/>
    <w:rsid w:val="00205E3D"/>
    <w:rsid w:val="002123B9"/>
    <w:rsid w:val="00212EAE"/>
    <w:rsid w:val="00214BEE"/>
    <w:rsid w:val="002205B8"/>
    <w:rsid w:val="00221EDF"/>
    <w:rsid w:val="00222F4F"/>
    <w:rsid w:val="002241D3"/>
    <w:rsid w:val="00225720"/>
    <w:rsid w:val="002259E5"/>
    <w:rsid w:val="00226140"/>
    <w:rsid w:val="002274F3"/>
    <w:rsid w:val="0023094C"/>
    <w:rsid w:val="00232FEA"/>
    <w:rsid w:val="00233CDD"/>
    <w:rsid w:val="00234BE3"/>
    <w:rsid w:val="00235A90"/>
    <w:rsid w:val="00237A39"/>
    <w:rsid w:val="00241A06"/>
    <w:rsid w:val="00241E48"/>
    <w:rsid w:val="0024214E"/>
    <w:rsid w:val="00242623"/>
    <w:rsid w:val="0024584A"/>
    <w:rsid w:val="00250558"/>
    <w:rsid w:val="0025074F"/>
    <w:rsid w:val="00253E4D"/>
    <w:rsid w:val="002556A2"/>
    <w:rsid w:val="00256878"/>
    <w:rsid w:val="002605D1"/>
    <w:rsid w:val="00260652"/>
    <w:rsid w:val="00260EFF"/>
    <w:rsid w:val="00261F25"/>
    <w:rsid w:val="0026257A"/>
    <w:rsid w:val="002648A9"/>
    <w:rsid w:val="0026536F"/>
    <w:rsid w:val="0026553C"/>
    <w:rsid w:val="00265654"/>
    <w:rsid w:val="00265C5A"/>
    <w:rsid w:val="00266A22"/>
    <w:rsid w:val="00267DD5"/>
    <w:rsid w:val="00271CB6"/>
    <w:rsid w:val="00272CAC"/>
    <w:rsid w:val="00274596"/>
    <w:rsid w:val="00274A0A"/>
    <w:rsid w:val="00277593"/>
    <w:rsid w:val="00280909"/>
    <w:rsid w:val="00280918"/>
    <w:rsid w:val="00282AF6"/>
    <w:rsid w:val="002840B2"/>
    <w:rsid w:val="0028500C"/>
    <w:rsid w:val="0028596A"/>
    <w:rsid w:val="00287085"/>
    <w:rsid w:val="0029037B"/>
    <w:rsid w:val="00290AF9"/>
    <w:rsid w:val="00294B13"/>
    <w:rsid w:val="0029512E"/>
    <w:rsid w:val="00295925"/>
    <w:rsid w:val="00295BCC"/>
    <w:rsid w:val="002967CF"/>
    <w:rsid w:val="00297788"/>
    <w:rsid w:val="002A1B12"/>
    <w:rsid w:val="002A214F"/>
    <w:rsid w:val="002A30E2"/>
    <w:rsid w:val="002A3285"/>
    <w:rsid w:val="002A3866"/>
    <w:rsid w:val="002A484B"/>
    <w:rsid w:val="002A64A6"/>
    <w:rsid w:val="002A6840"/>
    <w:rsid w:val="002B3301"/>
    <w:rsid w:val="002B56D4"/>
    <w:rsid w:val="002B7EFE"/>
    <w:rsid w:val="002C2454"/>
    <w:rsid w:val="002C3F79"/>
    <w:rsid w:val="002C47D4"/>
    <w:rsid w:val="002C644E"/>
    <w:rsid w:val="002C66D9"/>
    <w:rsid w:val="002D0F38"/>
    <w:rsid w:val="002D77E3"/>
    <w:rsid w:val="002D79C2"/>
    <w:rsid w:val="002E0521"/>
    <w:rsid w:val="002E2997"/>
    <w:rsid w:val="002E310D"/>
    <w:rsid w:val="002E38D6"/>
    <w:rsid w:val="002E3F38"/>
    <w:rsid w:val="002E6BCA"/>
    <w:rsid w:val="002E7BD2"/>
    <w:rsid w:val="002F07BE"/>
    <w:rsid w:val="002F1137"/>
    <w:rsid w:val="002F2640"/>
    <w:rsid w:val="002F2859"/>
    <w:rsid w:val="002F647A"/>
    <w:rsid w:val="002F6E3C"/>
    <w:rsid w:val="003005BE"/>
    <w:rsid w:val="0030117D"/>
    <w:rsid w:val="003018E4"/>
    <w:rsid w:val="00301F30"/>
    <w:rsid w:val="003029D0"/>
    <w:rsid w:val="0030381B"/>
    <w:rsid w:val="003038FD"/>
    <w:rsid w:val="00303C87"/>
    <w:rsid w:val="00305BC8"/>
    <w:rsid w:val="00306E52"/>
    <w:rsid w:val="00306F57"/>
    <w:rsid w:val="003108E5"/>
    <w:rsid w:val="003120CB"/>
    <w:rsid w:val="003121B9"/>
    <w:rsid w:val="00314066"/>
    <w:rsid w:val="00314299"/>
    <w:rsid w:val="00314AA6"/>
    <w:rsid w:val="00315AD3"/>
    <w:rsid w:val="00315CE9"/>
    <w:rsid w:val="00316F22"/>
    <w:rsid w:val="00320153"/>
    <w:rsid w:val="00320367"/>
    <w:rsid w:val="003224F0"/>
    <w:rsid w:val="00322871"/>
    <w:rsid w:val="003229B7"/>
    <w:rsid w:val="00322BD1"/>
    <w:rsid w:val="00326FB3"/>
    <w:rsid w:val="003278B6"/>
    <w:rsid w:val="003316D4"/>
    <w:rsid w:val="00333181"/>
    <w:rsid w:val="0033381F"/>
    <w:rsid w:val="00333822"/>
    <w:rsid w:val="003340CA"/>
    <w:rsid w:val="00334A1B"/>
    <w:rsid w:val="00334ABA"/>
    <w:rsid w:val="00334BEE"/>
    <w:rsid w:val="00334F1B"/>
    <w:rsid w:val="003365E5"/>
    <w:rsid w:val="00336715"/>
    <w:rsid w:val="0033775C"/>
    <w:rsid w:val="0033775D"/>
    <w:rsid w:val="003401EC"/>
    <w:rsid w:val="00340DFD"/>
    <w:rsid w:val="00341020"/>
    <w:rsid w:val="00343410"/>
    <w:rsid w:val="00344954"/>
    <w:rsid w:val="00346876"/>
    <w:rsid w:val="003475AF"/>
    <w:rsid w:val="0034760F"/>
    <w:rsid w:val="0035054C"/>
    <w:rsid w:val="00350CD7"/>
    <w:rsid w:val="00351D9F"/>
    <w:rsid w:val="00353CD4"/>
    <w:rsid w:val="0035442E"/>
    <w:rsid w:val="0035515E"/>
    <w:rsid w:val="00360C17"/>
    <w:rsid w:val="003621C6"/>
    <w:rsid w:val="003622B8"/>
    <w:rsid w:val="00363879"/>
    <w:rsid w:val="00363979"/>
    <w:rsid w:val="003667D8"/>
    <w:rsid w:val="00366B76"/>
    <w:rsid w:val="00367FA8"/>
    <w:rsid w:val="00371869"/>
    <w:rsid w:val="00372671"/>
    <w:rsid w:val="00373051"/>
    <w:rsid w:val="00373B8F"/>
    <w:rsid w:val="00374E46"/>
    <w:rsid w:val="00375ED0"/>
    <w:rsid w:val="00376898"/>
    <w:rsid w:val="00376D95"/>
    <w:rsid w:val="00377291"/>
    <w:rsid w:val="00377FBB"/>
    <w:rsid w:val="00382585"/>
    <w:rsid w:val="0038437A"/>
    <w:rsid w:val="00385140"/>
    <w:rsid w:val="003870B0"/>
    <w:rsid w:val="00387A24"/>
    <w:rsid w:val="00391086"/>
    <w:rsid w:val="0039284A"/>
    <w:rsid w:val="00393CC7"/>
    <w:rsid w:val="00395B3A"/>
    <w:rsid w:val="003971F7"/>
    <w:rsid w:val="003A16FC"/>
    <w:rsid w:val="003A2B05"/>
    <w:rsid w:val="003A4E39"/>
    <w:rsid w:val="003A4FCD"/>
    <w:rsid w:val="003B0944"/>
    <w:rsid w:val="003B0C8E"/>
    <w:rsid w:val="003B1593"/>
    <w:rsid w:val="003B283E"/>
    <w:rsid w:val="003B4381"/>
    <w:rsid w:val="003B4828"/>
    <w:rsid w:val="003B6019"/>
    <w:rsid w:val="003C0543"/>
    <w:rsid w:val="003C0577"/>
    <w:rsid w:val="003C1043"/>
    <w:rsid w:val="003C1A30"/>
    <w:rsid w:val="003C5755"/>
    <w:rsid w:val="003C6779"/>
    <w:rsid w:val="003C68F9"/>
    <w:rsid w:val="003D14E1"/>
    <w:rsid w:val="003D2998"/>
    <w:rsid w:val="003D2A84"/>
    <w:rsid w:val="003D2F0A"/>
    <w:rsid w:val="003D385F"/>
    <w:rsid w:val="003D3891"/>
    <w:rsid w:val="003D5D84"/>
    <w:rsid w:val="003D6445"/>
    <w:rsid w:val="003D6ED5"/>
    <w:rsid w:val="003E0F4F"/>
    <w:rsid w:val="003E18AC"/>
    <w:rsid w:val="003E210B"/>
    <w:rsid w:val="003E2A12"/>
    <w:rsid w:val="003E3379"/>
    <w:rsid w:val="003E3384"/>
    <w:rsid w:val="003E3CA4"/>
    <w:rsid w:val="003E548E"/>
    <w:rsid w:val="003E7932"/>
    <w:rsid w:val="003E7B04"/>
    <w:rsid w:val="003F5E97"/>
    <w:rsid w:val="003F6643"/>
    <w:rsid w:val="003F7ABA"/>
    <w:rsid w:val="0040165F"/>
    <w:rsid w:val="00403134"/>
    <w:rsid w:val="00406AD1"/>
    <w:rsid w:val="00407A03"/>
    <w:rsid w:val="00407EC8"/>
    <w:rsid w:val="00407FB4"/>
    <w:rsid w:val="0041110A"/>
    <w:rsid w:val="00411624"/>
    <w:rsid w:val="004148E1"/>
    <w:rsid w:val="00414CFA"/>
    <w:rsid w:val="00415E06"/>
    <w:rsid w:val="00415EC0"/>
    <w:rsid w:val="00420BE9"/>
    <w:rsid w:val="00421C80"/>
    <w:rsid w:val="00423AD8"/>
    <w:rsid w:val="00423FDD"/>
    <w:rsid w:val="00424C85"/>
    <w:rsid w:val="004260BD"/>
    <w:rsid w:val="0043012F"/>
    <w:rsid w:val="00430F1F"/>
    <w:rsid w:val="004326EA"/>
    <w:rsid w:val="00432BFB"/>
    <w:rsid w:val="004402CE"/>
    <w:rsid w:val="0044113D"/>
    <w:rsid w:val="0044434C"/>
    <w:rsid w:val="0044456B"/>
    <w:rsid w:val="00447BD1"/>
    <w:rsid w:val="004507F3"/>
    <w:rsid w:val="00450AF4"/>
    <w:rsid w:val="00450DDD"/>
    <w:rsid w:val="0045209B"/>
    <w:rsid w:val="00454384"/>
    <w:rsid w:val="004550FF"/>
    <w:rsid w:val="00456A57"/>
    <w:rsid w:val="004607DE"/>
    <w:rsid w:val="00462ED5"/>
    <w:rsid w:val="00463CDC"/>
    <w:rsid w:val="00463EFD"/>
    <w:rsid w:val="004671C7"/>
    <w:rsid w:val="0047036B"/>
    <w:rsid w:val="004721D3"/>
    <w:rsid w:val="004728BA"/>
    <w:rsid w:val="00472F4D"/>
    <w:rsid w:val="004730A9"/>
    <w:rsid w:val="004730BF"/>
    <w:rsid w:val="00474DCB"/>
    <w:rsid w:val="0047535C"/>
    <w:rsid w:val="00475763"/>
    <w:rsid w:val="004762F6"/>
    <w:rsid w:val="004825E9"/>
    <w:rsid w:val="00482AF5"/>
    <w:rsid w:val="00482E3E"/>
    <w:rsid w:val="00485870"/>
    <w:rsid w:val="00485FE8"/>
    <w:rsid w:val="004861BF"/>
    <w:rsid w:val="004864ED"/>
    <w:rsid w:val="0048757A"/>
    <w:rsid w:val="00487CC4"/>
    <w:rsid w:val="00487F94"/>
    <w:rsid w:val="00492473"/>
    <w:rsid w:val="00492EB5"/>
    <w:rsid w:val="00494F77"/>
    <w:rsid w:val="004964F5"/>
    <w:rsid w:val="00497721"/>
    <w:rsid w:val="004A0229"/>
    <w:rsid w:val="004A1E51"/>
    <w:rsid w:val="004A2D12"/>
    <w:rsid w:val="004A35D2"/>
    <w:rsid w:val="004A3962"/>
    <w:rsid w:val="004A71E4"/>
    <w:rsid w:val="004A7219"/>
    <w:rsid w:val="004B0670"/>
    <w:rsid w:val="004B2F00"/>
    <w:rsid w:val="004B3964"/>
    <w:rsid w:val="004B6E31"/>
    <w:rsid w:val="004B7355"/>
    <w:rsid w:val="004B7AFB"/>
    <w:rsid w:val="004C07EB"/>
    <w:rsid w:val="004C1D66"/>
    <w:rsid w:val="004C29A0"/>
    <w:rsid w:val="004C31D7"/>
    <w:rsid w:val="004C4AD2"/>
    <w:rsid w:val="004C5986"/>
    <w:rsid w:val="004C67E1"/>
    <w:rsid w:val="004C6981"/>
    <w:rsid w:val="004C7B74"/>
    <w:rsid w:val="004D05D5"/>
    <w:rsid w:val="004D099D"/>
    <w:rsid w:val="004D1F21"/>
    <w:rsid w:val="004D268C"/>
    <w:rsid w:val="004D53A0"/>
    <w:rsid w:val="004D59D8"/>
    <w:rsid w:val="004D5DA1"/>
    <w:rsid w:val="004E0B97"/>
    <w:rsid w:val="004E150F"/>
    <w:rsid w:val="004E1DCA"/>
    <w:rsid w:val="004E23A1"/>
    <w:rsid w:val="004E2D8E"/>
    <w:rsid w:val="004E3489"/>
    <w:rsid w:val="004E358A"/>
    <w:rsid w:val="004E3AFA"/>
    <w:rsid w:val="004E43B3"/>
    <w:rsid w:val="004E58B4"/>
    <w:rsid w:val="004E6588"/>
    <w:rsid w:val="004E7400"/>
    <w:rsid w:val="004E7623"/>
    <w:rsid w:val="004F0EBA"/>
    <w:rsid w:val="004F1450"/>
    <w:rsid w:val="004F2742"/>
    <w:rsid w:val="004F3C45"/>
    <w:rsid w:val="004F4527"/>
    <w:rsid w:val="004F6DA5"/>
    <w:rsid w:val="00500477"/>
    <w:rsid w:val="0050174C"/>
    <w:rsid w:val="00502A0A"/>
    <w:rsid w:val="00502C8F"/>
    <w:rsid w:val="0050312B"/>
    <w:rsid w:val="005034E6"/>
    <w:rsid w:val="00503D94"/>
    <w:rsid w:val="00504ABC"/>
    <w:rsid w:val="00507C50"/>
    <w:rsid w:val="00513689"/>
    <w:rsid w:val="00514D40"/>
    <w:rsid w:val="00517C3A"/>
    <w:rsid w:val="00521EDE"/>
    <w:rsid w:val="005224B9"/>
    <w:rsid w:val="00522896"/>
    <w:rsid w:val="00523264"/>
    <w:rsid w:val="005259A3"/>
    <w:rsid w:val="005259F6"/>
    <w:rsid w:val="00527BF4"/>
    <w:rsid w:val="005323BF"/>
    <w:rsid w:val="005324BE"/>
    <w:rsid w:val="00533D9B"/>
    <w:rsid w:val="00534F6C"/>
    <w:rsid w:val="00535994"/>
    <w:rsid w:val="0053646D"/>
    <w:rsid w:val="00536D5F"/>
    <w:rsid w:val="00540A1B"/>
    <w:rsid w:val="00540AAD"/>
    <w:rsid w:val="00540F9F"/>
    <w:rsid w:val="005417B8"/>
    <w:rsid w:val="00543EC1"/>
    <w:rsid w:val="00546458"/>
    <w:rsid w:val="0055087C"/>
    <w:rsid w:val="0055118F"/>
    <w:rsid w:val="00553413"/>
    <w:rsid w:val="00555983"/>
    <w:rsid w:val="00556AD3"/>
    <w:rsid w:val="00556E63"/>
    <w:rsid w:val="00560E31"/>
    <w:rsid w:val="00561AF1"/>
    <w:rsid w:val="00561BDA"/>
    <w:rsid w:val="00567A8D"/>
    <w:rsid w:val="00571DF4"/>
    <w:rsid w:val="005724C2"/>
    <w:rsid w:val="00574C4A"/>
    <w:rsid w:val="00575762"/>
    <w:rsid w:val="00577C94"/>
    <w:rsid w:val="005805A7"/>
    <w:rsid w:val="005816E3"/>
    <w:rsid w:val="00581B23"/>
    <w:rsid w:val="0058219C"/>
    <w:rsid w:val="00584124"/>
    <w:rsid w:val="00584199"/>
    <w:rsid w:val="005846FE"/>
    <w:rsid w:val="0058707F"/>
    <w:rsid w:val="00590FA5"/>
    <w:rsid w:val="00591DBD"/>
    <w:rsid w:val="00592AEE"/>
    <w:rsid w:val="005931FE"/>
    <w:rsid w:val="00593D3E"/>
    <w:rsid w:val="005944AF"/>
    <w:rsid w:val="00595436"/>
    <w:rsid w:val="005A0028"/>
    <w:rsid w:val="005A0257"/>
    <w:rsid w:val="005A06FA"/>
    <w:rsid w:val="005A0ACC"/>
    <w:rsid w:val="005A190B"/>
    <w:rsid w:val="005A191B"/>
    <w:rsid w:val="005A38C2"/>
    <w:rsid w:val="005A4767"/>
    <w:rsid w:val="005A5AED"/>
    <w:rsid w:val="005B0072"/>
    <w:rsid w:val="005B0732"/>
    <w:rsid w:val="005B0E2D"/>
    <w:rsid w:val="005B38A0"/>
    <w:rsid w:val="005B491C"/>
    <w:rsid w:val="005B4DBF"/>
    <w:rsid w:val="005B5DE2"/>
    <w:rsid w:val="005B674C"/>
    <w:rsid w:val="005B7D83"/>
    <w:rsid w:val="005C24F2"/>
    <w:rsid w:val="005C565E"/>
    <w:rsid w:val="005C7561"/>
    <w:rsid w:val="005D1E57"/>
    <w:rsid w:val="005D2C87"/>
    <w:rsid w:val="005D2F57"/>
    <w:rsid w:val="005D3051"/>
    <w:rsid w:val="005D34F6"/>
    <w:rsid w:val="005D4EDD"/>
    <w:rsid w:val="005D4F1A"/>
    <w:rsid w:val="005D6C26"/>
    <w:rsid w:val="005E071F"/>
    <w:rsid w:val="005E13F6"/>
    <w:rsid w:val="005E1548"/>
    <w:rsid w:val="005E1884"/>
    <w:rsid w:val="005E2D62"/>
    <w:rsid w:val="005E318E"/>
    <w:rsid w:val="005E521F"/>
    <w:rsid w:val="005E5B05"/>
    <w:rsid w:val="005F2541"/>
    <w:rsid w:val="005F373A"/>
    <w:rsid w:val="005F4F4E"/>
    <w:rsid w:val="005F4F87"/>
    <w:rsid w:val="005F6B0E"/>
    <w:rsid w:val="005F760E"/>
    <w:rsid w:val="005F7B1D"/>
    <w:rsid w:val="006008F8"/>
    <w:rsid w:val="0060222A"/>
    <w:rsid w:val="00604C2E"/>
    <w:rsid w:val="00604F1D"/>
    <w:rsid w:val="006070C4"/>
    <w:rsid w:val="00610C21"/>
    <w:rsid w:val="00610CD9"/>
    <w:rsid w:val="00611466"/>
    <w:rsid w:val="00611907"/>
    <w:rsid w:val="00612D2B"/>
    <w:rsid w:val="00613116"/>
    <w:rsid w:val="00616E78"/>
    <w:rsid w:val="006202A6"/>
    <w:rsid w:val="0062054B"/>
    <w:rsid w:val="00621AAA"/>
    <w:rsid w:val="00621C4E"/>
    <w:rsid w:val="00623618"/>
    <w:rsid w:val="00624EAE"/>
    <w:rsid w:val="00625E5D"/>
    <w:rsid w:val="006305D7"/>
    <w:rsid w:val="00630A05"/>
    <w:rsid w:val="0063193F"/>
    <w:rsid w:val="00632338"/>
    <w:rsid w:val="00632F63"/>
    <w:rsid w:val="00633A01"/>
    <w:rsid w:val="00633B97"/>
    <w:rsid w:val="006341F7"/>
    <w:rsid w:val="00634585"/>
    <w:rsid w:val="006349C0"/>
    <w:rsid w:val="00635014"/>
    <w:rsid w:val="006369CE"/>
    <w:rsid w:val="00637CFC"/>
    <w:rsid w:val="006411CA"/>
    <w:rsid w:val="00641FB0"/>
    <w:rsid w:val="0064326B"/>
    <w:rsid w:val="00643882"/>
    <w:rsid w:val="0064413B"/>
    <w:rsid w:val="0064605E"/>
    <w:rsid w:val="00646144"/>
    <w:rsid w:val="00646D38"/>
    <w:rsid w:val="00647C69"/>
    <w:rsid w:val="00650104"/>
    <w:rsid w:val="00652BDB"/>
    <w:rsid w:val="00657164"/>
    <w:rsid w:val="006603B9"/>
    <w:rsid w:val="006605FD"/>
    <w:rsid w:val="006607CD"/>
    <w:rsid w:val="006613A4"/>
    <w:rsid w:val="006619C8"/>
    <w:rsid w:val="006654C4"/>
    <w:rsid w:val="00666509"/>
    <w:rsid w:val="00667A0F"/>
    <w:rsid w:val="00670A5E"/>
    <w:rsid w:val="00671710"/>
    <w:rsid w:val="006729AC"/>
    <w:rsid w:val="00673414"/>
    <w:rsid w:val="00676079"/>
    <w:rsid w:val="00676ECD"/>
    <w:rsid w:val="0067776A"/>
    <w:rsid w:val="00677D0A"/>
    <w:rsid w:val="0068012E"/>
    <w:rsid w:val="0068123D"/>
    <w:rsid w:val="0068185F"/>
    <w:rsid w:val="00681862"/>
    <w:rsid w:val="00682B38"/>
    <w:rsid w:val="00683926"/>
    <w:rsid w:val="006846F5"/>
    <w:rsid w:val="00695FE5"/>
    <w:rsid w:val="006A01CF"/>
    <w:rsid w:val="006A24BA"/>
    <w:rsid w:val="006A41E6"/>
    <w:rsid w:val="006A5255"/>
    <w:rsid w:val="006A5592"/>
    <w:rsid w:val="006A5980"/>
    <w:rsid w:val="006A60DD"/>
    <w:rsid w:val="006A6D19"/>
    <w:rsid w:val="006B05FF"/>
    <w:rsid w:val="006B0679"/>
    <w:rsid w:val="006B074C"/>
    <w:rsid w:val="006B3B84"/>
    <w:rsid w:val="006B3E1E"/>
    <w:rsid w:val="006B4E7C"/>
    <w:rsid w:val="006B5D8C"/>
    <w:rsid w:val="006B72D4"/>
    <w:rsid w:val="006C11CC"/>
    <w:rsid w:val="006C1AEB"/>
    <w:rsid w:val="006C1D67"/>
    <w:rsid w:val="006C41C7"/>
    <w:rsid w:val="006C57FE"/>
    <w:rsid w:val="006C5994"/>
    <w:rsid w:val="006C668E"/>
    <w:rsid w:val="006D0826"/>
    <w:rsid w:val="006D1F81"/>
    <w:rsid w:val="006D5354"/>
    <w:rsid w:val="006D5F01"/>
    <w:rsid w:val="006E4B63"/>
    <w:rsid w:val="006F06E4"/>
    <w:rsid w:val="006F0CEA"/>
    <w:rsid w:val="006F3272"/>
    <w:rsid w:val="006F3DA6"/>
    <w:rsid w:val="006F765A"/>
    <w:rsid w:val="006F7B41"/>
    <w:rsid w:val="007029EB"/>
    <w:rsid w:val="00702B5D"/>
    <w:rsid w:val="00702C11"/>
    <w:rsid w:val="00703323"/>
    <w:rsid w:val="00703ED2"/>
    <w:rsid w:val="007040F1"/>
    <w:rsid w:val="00704289"/>
    <w:rsid w:val="00707B8D"/>
    <w:rsid w:val="00711BF2"/>
    <w:rsid w:val="00713636"/>
    <w:rsid w:val="00713931"/>
    <w:rsid w:val="00713E14"/>
    <w:rsid w:val="00714B8C"/>
    <w:rsid w:val="00714CED"/>
    <w:rsid w:val="0071675D"/>
    <w:rsid w:val="00717736"/>
    <w:rsid w:val="007235CB"/>
    <w:rsid w:val="00724347"/>
    <w:rsid w:val="00724CF2"/>
    <w:rsid w:val="00726E96"/>
    <w:rsid w:val="00727EFE"/>
    <w:rsid w:val="00732687"/>
    <w:rsid w:val="00732B47"/>
    <w:rsid w:val="0073361A"/>
    <w:rsid w:val="00734390"/>
    <w:rsid w:val="00734890"/>
    <w:rsid w:val="00735CF5"/>
    <w:rsid w:val="0073729E"/>
    <w:rsid w:val="007378B3"/>
    <w:rsid w:val="0074063A"/>
    <w:rsid w:val="00741F17"/>
    <w:rsid w:val="00742AA4"/>
    <w:rsid w:val="00743BA1"/>
    <w:rsid w:val="00745102"/>
    <w:rsid w:val="00745F1E"/>
    <w:rsid w:val="00746C04"/>
    <w:rsid w:val="00746F56"/>
    <w:rsid w:val="007515FE"/>
    <w:rsid w:val="00751902"/>
    <w:rsid w:val="00751DF1"/>
    <w:rsid w:val="0075475A"/>
    <w:rsid w:val="007551FC"/>
    <w:rsid w:val="00755537"/>
    <w:rsid w:val="00755D74"/>
    <w:rsid w:val="00760048"/>
    <w:rsid w:val="007601D0"/>
    <w:rsid w:val="007603BB"/>
    <w:rsid w:val="00760AFA"/>
    <w:rsid w:val="0076109D"/>
    <w:rsid w:val="00763EFD"/>
    <w:rsid w:val="00766890"/>
    <w:rsid w:val="007670E4"/>
    <w:rsid w:val="00767107"/>
    <w:rsid w:val="007715FA"/>
    <w:rsid w:val="00773617"/>
    <w:rsid w:val="00773BFD"/>
    <w:rsid w:val="007743B3"/>
    <w:rsid w:val="00774490"/>
    <w:rsid w:val="007745AF"/>
    <w:rsid w:val="0077782C"/>
    <w:rsid w:val="00777A2C"/>
    <w:rsid w:val="00780513"/>
    <w:rsid w:val="00780D74"/>
    <w:rsid w:val="0078162F"/>
    <w:rsid w:val="007819FF"/>
    <w:rsid w:val="0078259B"/>
    <w:rsid w:val="0078360C"/>
    <w:rsid w:val="0078377E"/>
    <w:rsid w:val="00784A4C"/>
    <w:rsid w:val="00784BC6"/>
    <w:rsid w:val="00784CF4"/>
    <w:rsid w:val="0078523D"/>
    <w:rsid w:val="0079194D"/>
    <w:rsid w:val="007931DF"/>
    <w:rsid w:val="007942D8"/>
    <w:rsid w:val="007944DE"/>
    <w:rsid w:val="00796D8B"/>
    <w:rsid w:val="007A0172"/>
    <w:rsid w:val="007A1804"/>
    <w:rsid w:val="007A231C"/>
    <w:rsid w:val="007A2511"/>
    <w:rsid w:val="007A260E"/>
    <w:rsid w:val="007A41CF"/>
    <w:rsid w:val="007A4D4C"/>
    <w:rsid w:val="007A4DD6"/>
    <w:rsid w:val="007A5CB9"/>
    <w:rsid w:val="007A6686"/>
    <w:rsid w:val="007A6E78"/>
    <w:rsid w:val="007B0205"/>
    <w:rsid w:val="007B20AE"/>
    <w:rsid w:val="007B275C"/>
    <w:rsid w:val="007B2E23"/>
    <w:rsid w:val="007B6B07"/>
    <w:rsid w:val="007B6D43"/>
    <w:rsid w:val="007B73EA"/>
    <w:rsid w:val="007B749A"/>
    <w:rsid w:val="007B7C6E"/>
    <w:rsid w:val="007C0949"/>
    <w:rsid w:val="007C3F52"/>
    <w:rsid w:val="007C5C16"/>
    <w:rsid w:val="007C5D44"/>
    <w:rsid w:val="007C6246"/>
    <w:rsid w:val="007C6355"/>
    <w:rsid w:val="007C759A"/>
    <w:rsid w:val="007D143D"/>
    <w:rsid w:val="007D2C0F"/>
    <w:rsid w:val="007D44D7"/>
    <w:rsid w:val="007D621A"/>
    <w:rsid w:val="007D62B8"/>
    <w:rsid w:val="007D6C94"/>
    <w:rsid w:val="007E058A"/>
    <w:rsid w:val="007E0756"/>
    <w:rsid w:val="007E223A"/>
    <w:rsid w:val="007E249E"/>
    <w:rsid w:val="007E2887"/>
    <w:rsid w:val="007E2ED4"/>
    <w:rsid w:val="007E5278"/>
    <w:rsid w:val="007E749C"/>
    <w:rsid w:val="007F0566"/>
    <w:rsid w:val="007F0D2C"/>
    <w:rsid w:val="007F1B5C"/>
    <w:rsid w:val="007F2C82"/>
    <w:rsid w:val="00801257"/>
    <w:rsid w:val="008037F7"/>
    <w:rsid w:val="00803B0A"/>
    <w:rsid w:val="00804DED"/>
    <w:rsid w:val="00805B96"/>
    <w:rsid w:val="00807F35"/>
    <w:rsid w:val="008105BE"/>
    <w:rsid w:val="008115A5"/>
    <w:rsid w:val="00811D46"/>
    <w:rsid w:val="00813F66"/>
    <w:rsid w:val="0081415D"/>
    <w:rsid w:val="00814AB3"/>
    <w:rsid w:val="00820229"/>
    <w:rsid w:val="00820507"/>
    <w:rsid w:val="008210D0"/>
    <w:rsid w:val="0082230A"/>
    <w:rsid w:val="00822448"/>
    <w:rsid w:val="00822ABE"/>
    <w:rsid w:val="008244D1"/>
    <w:rsid w:val="0082614C"/>
    <w:rsid w:val="00827253"/>
    <w:rsid w:val="00827F51"/>
    <w:rsid w:val="008303B1"/>
    <w:rsid w:val="0083069A"/>
    <w:rsid w:val="0083093E"/>
    <w:rsid w:val="0083104E"/>
    <w:rsid w:val="008313C8"/>
    <w:rsid w:val="008343BE"/>
    <w:rsid w:val="00836535"/>
    <w:rsid w:val="0084073D"/>
    <w:rsid w:val="00840AB1"/>
    <w:rsid w:val="00840FB4"/>
    <w:rsid w:val="008410B2"/>
    <w:rsid w:val="00841F4E"/>
    <w:rsid w:val="008453B3"/>
    <w:rsid w:val="008500A0"/>
    <w:rsid w:val="008513DE"/>
    <w:rsid w:val="00851837"/>
    <w:rsid w:val="008524E5"/>
    <w:rsid w:val="0085351C"/>
    <w:rsid w:val="00853B80"/>
    <w:rsid w:val="0085435A"/>
    <w:rsid w:val="00854858"/>
    <w:rsid w:val="008549CA"/>
    <w:rsid w:val="008556C3"/>
    <w:rsid w:val="0085687C"/>
    <w:rsid w:val="00856FBB"/>
    <w:rsid w:val="008576FD"/>
    <w:rsid w:val="00860E4A"/>
    <w:rsid w:val="0086270B"/>
    <w:rsid w:val="0086428F"/>
    <w:rsid w:val="008646BD"/>
    <w:rsid w:val="008706C5"/>
    <w:rsid w:val="00871760"/>
    <w:rsid w:val="00872318"/>
    <w:rsid w:val="00873707"/>
    <w:rsid w:val="0087494A"/>
    <w:rsid w:val="00874B20"/>
    <w:rsid w:val="00874FD4"/>
    <w:rsid w:val="0087540D"/>
    <w:rsid w:val="008757C6"/>
    <w:rsid w:val="008760B5"/>
    <w:rsid w:val="0087638B"/>
    <w:rsid w:val="008763E1"/>
    <w:rsid w:val="00876729"/>
    <w:rsid w:val="0087775C"/>
    <w:rsid w:val="00877EC8"/>
    <w:rsid w:val="008809A5"/>
    <w:rsid w:val="00880C8B"/>
    <w:rsid w:val="00880F36"/>
    <w:rsid w:val="00883356"/>
    <w:rsid w:val="00885530"/>
    <w:rsid w:val="0088600C"/>
    <w:rsid w:val="00886D62"/>
    <w:rsid w:val="008910D1"/>
    <w:rsid w:val="0089296C"/>
    <w:rsid w:val="00896ABD"/>
    <w:rsid w:val="00897AB6"/>
    <w:rsid w:val="008A0009"/>
    <w:rsid w:val="008A0DD4"/>
    <w:rsid w:val="008A2A66"/>
    <w:rsid w:val="008A3380"/>
    <w:rsid w:val="008A3983"/>
    <w:rsid w:val="008A4707"/>
    <w:rsid w:val="008A7A9C"/>
    <w:rsid w:val="008B2254"/>
    <w:rsid w:val="008B2D24"/>
    <w:rsid w:val="008B5003"/>
    <w:rsid w:val="008B5218"/>
    <w:rsid w:val="008B7102"/>
    <w:rsid w:val="008C2559"/>
    <w:rsid w:val="008C3B7D"/>
    <w:rsid w:val="008C4336"/>
    <w:rsid w:val="008C51C4"/>
    <w:rsid w:val="008C7F92"/>
    <w:rsid w:val="008D0F90"/>
    <w:rsid w:val="008D2E59"/>
    <w:rsid w:val="008D3715"/>
    <w:rsid w:val="008D52E9"/>
    <w:rsid w:val="008D5465"/>
    <w:rsid w:val="008D5E61"/>
    <w:rsid w:val="008D5F39"/>
    <w:rsid w:val="008D6291"/>
    <w:rsid w:val="008D7EB7"/>
    <w:rsid w:val="008D7EC5"/>
    <w:rsid w:val="008E3684"/>
    <w:rsid w:val="008E57F5"/>
    <w:rsid w:val="008E7606"/>
    <w:rsid w:val="008E7A21"/>
    <w:rsid w:val="008F1DAA"/>
    <w:rsid w:val="008F3EBD"/>
    <w:rsid w:val="008F4B70"/>
    <w:rsid w:val="008F60B2"/>
    <w:rsid w:val="008F64E7"/>
    <w:rsid w:val="008F7C41"/>
    <w:rsid w:val="00900C25"/>
    <w:rsid w:val="00900E9C"/>
    <w:rsid w:val="00902E03"/>
    <w:rsid w:val="009031E2"/>
    <w:rsid w:val="009045B9"/>
    <w:rsid w:val="0090743D"/>
    <w:rsid w:val="0091276C"/>
    <w:rsid w:val="00913911"/>
    <w:rsid w:val="009165AC"/>
    <w:rsid w:val="00916FFC"/>
    <w:rsid w:val="009203B2"/>
    <w:rsid w:val="0092053F"/>
    <w:rsid w:val="009220D7"/>
    <w:rsid w:val="009221AC"/>
    <w:rsid w:val="00922672"/>
    <w:rsid w:val="00922CB8"/>
    <w:rsid w:val="0092340A"/>
    <w:rsid w:val="0092472F"/>
    <w:rsid w:val="00925901"/>
    <w:rsid w:val="00926DFC"/>
    <w:rsid w:val="0093033F"/>
    <w:rsid w:val="009313D9"/>
    <w:rsid w:val="0093426D"/>
    <w:rsid w:val="00935B7F"/>
    <w:rsid w:val="00935EB2"/>
    <w:rsid w:val="009371BC"/>
    <w:rsid w:val="0094039F"/>
    <w:rsid w:val="00941293"/>
    <w:rsid w:val="00944E38"/>
    <w:rsid w:val="009457DB"/>
    <w:rsid w:val="00945C99"/>
    <w:rsid w:val="00946372"/>
    <w:rsid w:val="0094682F"/>
    <w:rsid w:val="00946996"/>
    <w:rsid w:val="009478E4"/>
    <w:rsid w:val="00950C17"/>
    <w:rsid w:val="0095171E"/>
    <w:rsid w:val="00951FAF"/>
    <w:rsid w:val="00953CD5"/>
    <w:rsid w:val="00954740"/>
    <w:rsid w:val="00955AE5"/>
    <w:rsid w:val="00960042"/>
    <w:rsid w:val="00960253"/>
    <w:rsid w:val="00962E71"/>
    <w:rsid w:val="00963ABC"/>
    <w:rsid w:val="00964B86"/>
    <w:rsid w:val="0096576A"/>
    <w:rsid w:val="00965D21"/>
    <w:rsid w:val="00966001"/>
    <w:rsid w:val="0096605F"/>
    <w:rsid w:val="00967764"/>
    <w:rsid w:val="00970B00"/>
    <w:rsid w:val="00970B0E"/>
    <w:rsid w:val="00970BB9"/>
    <w:rsid w:val="00971437"/>
    <w:rsid w:val="0097205A"/>
    <w:rsid w:val="009726EE"/>
    <w:rsid w:val="00972CDE"/>
    <w:rsid w:val="009733DD"/>
    <w:rsid w:val="00975573"/>
    <w:rsid w:val="00975631"/>
    <w:rsid w:val="00976A77"/>
    <w:rsid w:val="00976D03"/>
    <w:rsid w:val="00977B30"/>
    <w:rsid w:val="00981344"/>
    <w:rsid w:val="00982F41"/>
    <w:rsid w:val="009836FD"/>
    <w:rsid w:val="00985090"/>
    <w:rsid w:val="00987710"/>
    <w:rsid w:val="009904AB"/>
    <w:rsid w:val="0099508A"/>
    <w:rsid w:val="00995688"/>
    <w:rsid w:val="009958A6"/>
    <w:rsid w:val="00996456"/>
    <w:rsid w:val="009A04F5"/>
    <w:rsid w:val="009A15EF"/>
    <w:rsid w:val="009A181B"/>
    <w:rsid w:val="009A38A5"/>
    <w:rsid w:val="009A5B73"/>
    <w:rsid w:val="009A7233"/>
    <w:rsid w:val="009A7C1C"/>
    <w:rsid w:val="009B0CC5"/>
    <w:rsid w:val="009B118B"/>
    <w:rsid w:val="009B1737"/>
    <w:rsid w:val="009B182D"/>
    <w:rsid w:val="009B3D4B"/>
    <w:rsid w:val="009B5B99"/>
    <w:rsid w:val="009B67A6"/>
    <w:rsid w:val="009B6EFC"/>
    <w:rsid w:val="009B78DA"/>
    <w:rsid w:val="009C1FD0"/>
    <w:rsid w:val="009C2DF8"/>
    <w:rsid w:val="009C31BF"/>
    <w:rsid w:val="009C4303"/>
    <w:rsid w:val="009C4935"/>
    <w:rsid w:val="009C4A7C"/>
    <w:rsid w:val="009C510C"/>
    <w:rsid w:val="009C68B7"/>
    <w:rsid w:val="009D0834"/>
    <w:rsid w:val="009D0A1E"/>
    <w:rsid w:val="009D2AE3"/>
    <w:rsid w:val="009D405F"/>
    <w:rsid w:val="009D52BC"/>
    <w:rsid w:val="009D558E"/>
    <w:rsid w:val="009D7D0A"/>
    <w:rsid w:val="009E09D9"/>
    <w:rsid w:val="009E1F00"/>
    <w:rsid w:val="009E3C5D"/>
    <w:rsid w:val="009E5C17"/>
    <w:rsid w:val="009E64C2"/>
    <w:rsid w:val="009E73CA"/>
    <w:rsid w:val="009F01B1"/>
    <w:rsid w:val="009F0DBB"/>
    <w:rsid w:val="009F2DBE"/>
    <w:rsid w:val="009F3887"/>
    <w:rsid w:val="009F5272"/>
    <w:rsid w:val="009F5F8E"/>
    <w:rsid w:val="009F659A"/>
    <w:rsid w:val="009F732B"/>
    <w:rsid w:val="00A01FE0"/>
    <w:rsid w:val="00A046AD"/>
    <w:rsid w:val="00A06945"/>
    <w:rsid w:val="00A06B5D"/>
    <w:rsid w:val="00A06C98"/>
    <w:rsid w:val="00A10656"/>
    <w:rsid w:val="00A113C0"/>
    <w:rsid w:val="00A117D6"/>
    <w:rsid w:val="00A12CDF"/>
    <w:rsid w:val="00A12FA6"/>
    <w:rsid w:val="00A1339B"/>
    <w:rsid w:val="00A14ABA"/>
    <w:rsid w:val="00A203CB"/>
    <w:rsid w:val="00A236AA"/>
    <w:rsid w:val="00A2484A"/>
    <w:rsid w:val="00A24ADE"/>
    <w:rsid w:val="00A24CB6"/>
    <w:rsid w:val="00A26CD2"/>
    <w:rsid w:val="00A27667"/>
    <w:rsid w:val="00A32979"/>
    <w:rsid w:val="00A33297"/>
    <w:rsid w:val="00A33568"/>
    <w:rsid w:val="00A34A67"/>
    <w:rsid w:val="00A36046"/>
    <w:rsid w:val="00A37462"/>
    <w:rsid w:val="00A37872"/>
    <w:rsid w:val="00A379AB"/>
    <w:rsid w:val="00A459E1"/>
    <w:rsid w:val="00A45FC2"/>
    <w:rsid w:val="00A4634B"/>
    <w:rsid w:val="00A46AC4"/>
    <w:rsid w:val="00A46B62"/>
    <w:rsid w:val="00A47030"/>
    <w:rsid w:val="00A52296"/>
    <w:rsid w:val="00A55661"/>
    <w:rsid w:val="00A56977"/>
    <w:rsid w:val="00A56D55"/>
    <w:rsid w:val="00A56F0B"/>
    <w:rsid w:val="00A57F24"/>
    <w:rsid w:val="00A604D6"/>
    <w:rsid w:val="00A61B70"/>
    <w:rsid w:val="00A61FA8"/>
    <w:rsid w:val="00A62693"/>
    <w:rsid w:val="00A62C74"/>
    <w:rsid w:val="00A637F4"/>
    <w:rsid w:val="00A6462A"/>
    <w:rsid w:val="00A64DF2"/>
    <w:rsid w:val="00A65485"/>
    <w:rsid w:val="00A66E05"/>
    <w:rsid w:val="00A672B5"/>
    <w:rsid w:val="00A70753"/>
    <w:rsid w:val="00A707EC"/>
    <w:rsid w:val="00A712D2"/>
    <w:rsid w:val="00A71595"/>
    <w:rsid w:val="00A736B4"/>
    <w:rsid w:val="00A73DF3"/>
    <w:rsid w:val="00A746E6"/>
    <w:rsid w:val="00A768F3"/>
    <w:rsid w:val="00A76DEC"/>
    <w:rsid w:val="00A82C8A"/>
    <w:rsid w:val="00A8340D"/>
    <w:rsid w:val="00A8346B"/>
    <w:rsid w:val="00A84195"/>
    <w:rsid w:val="00A852FF"/>
    <w:rsid w:val="00A86C6B"/>
    <w:rsid w:val="00A87337"/>
    <w:rsid w:val="00A87DA2"/>
    <w:rsid w:val="00A90327"/>
    <w:rsid w:val="00A9091B"/>
    <w:rsid w:val="00A90C97"/>
    <w:rsid w:val="00A90DD4"/>
    <w:rsid w:val="00A925A0"/>
    <w:rsid w:val="00A92B49"/>
    <w:rsid w:val="00A92C46"/>
    <w:rsid w:val="00A92DDC"/>
    <w:rsid w:val="00A960C8"/>
    <w:rsid w:val="00A96604"/>
    <w:rsid w:val="00AA03DF"/>
    <w:rsid w:val="00AA12FE"/>
    <w:rsid w:val="00AA1B4F"/>
    <w:rsid w:val="00AA21D8"/>
    <w:rsid w:val="00AA2233"/>
    <w:rsid w:val="00AA271A"/>
    <w:rsid w:val="00AA3270"/>
    <w:rsid w:val="00AA4386"/>
    <w:rsid w:val="00AA43E6"/>
    <w:rsid w:val="00AA54F3"/>
    <w:rsid w:val="00AA6B43"/>
    <w:rsid w:val="00AA720D"/>
    <w:rsid w:val="00AB033C"/>
    <w:rsid w:val="00AB367A"/>
    <w:rsid w:val="00AB38E4"/>
    <w:rsid w:val="00AB3C26"/>
    <w:rsid w:val="00AB426E"/>
    <w:rsid w:val="00AC01D1"/>
    <w:rsid w:val="00AC0AB2"/>
    <w:rsid w:val="00AC0E9F"/>
    <w:rsid w:val="00AC2ACB"/>
    <w:rsid w:val="00AC40FF"/>
    <w:rsid w:val="00AC52A5"/>
    <w:rsid w:val="00AC6274"/>
    <w:rsid w:val="00AC6E91"/>
    <w:rsid w:val="00AC6EFD"/>
    <w:rsid w:val="00AC70AF"/>
    <w:rsid w:val="00AC7151"/>
    <w:rsid w:val="00AD2350"/>
    <w:rsid w:val="00AD3E61"/>
    <w:rsid w:val="00AD4376"/>
    <w:rsid w:val="00AD460A"/>
    <w:rsid w:val="00AD5EEB"/>
    <w:rsid w:val="00AD6A05"/>
    <w:rsid w:val="00AD7063"/>
    <w:rsid w:val="00AD78A0"/>
    <w:rsid w:val="00AE0517"/>
    <w:rsid w:val="00AE07B1"/>
    <w:rsid w:val="00AE118B"/>
    <w:rsid w:val="00AE272B"/>
    <w:rsid w:val="00AE3E3A"/>
    <w:rsid w:val="00AE435B"/>
    <w:rsid w:val="00AE5AA6"/>
    <w:rsid w:val="00AE603D"/>
    <w:rsid w:val="00AE7758"/>
    <w:rsid w:val="00AE77B4"/>
    <w:rsid w:val="00AE7C1A"/>
    <w:rsid w:val="00AE7DF8"/>
    <w:rsid w:val="00AF0D9C"/>
    <w:rsid w:val="00AF13AB"/>
    <w:rsid w:val="00AF1784"/>
    <w:rsid w:val="00AF1D36"/>
    <w:rsid w:val="00AF2739"/>
    <w:rsid w:val="00AF280B"/>
    <w:rsid w:val="00AF3572"/>
    <w:rsid w:val="00AF5757"/>
    <w:rsid w:val="00AF5F75"/>
    <w:rsid w:val="00AF6001"/>
    <w:rsid w:val="00AF6957"/>
    <w:rsid w:val="00AF6B26"/>
    <w:rsid w:val="00AF74CD"/>
    <w:rsid w:val="00B01A16"/>
    <w:rsid w:val="00B04AF6"/>
    <w:rsid w:val="00B0543D"/>
    <w:rsid w:val="00B0563A"/>
    <w:rsid w:val="00B05E09"/>
    <w:rsid w:val="00B07F45"/>
    <w:rsid w:val="00B1021A"/>
    <w:rsid w:val="00B1407A"/>
    <w:rsid w:val="00B1481A"/>
    <w:rsid w:val="00B14CA5"/>
    <w:rsid w:val="00B1537B"/>
    <w:rsid w:val="00B15A1F"/>
    <w:rsid w:val="00B15FE9"/>
    <w:rsid w:val="00B17977"/>
    <w:rsid w:val="00B2148A"/>
    <w:rsid w:val="00B220C2"/>
    <w:rsid w:val="00B24BE3"/>
    <w:rsid w:val="00B25004"/>
    <w:rsid w:val="00B25B32"/>
    <w:rsid w:val="00B27A89"/>
    <w:rsid w:val="00B32616"/>
    <w:rsid w:val="00B33126"/>
    <w:rsid w:val="00B34AB0"/>
    <w:rsid w:val="00B35441"/>
    <w:rsid w:val="00B36C42"/>
    <w:rsid w:val="00B4185A"/>
    <w:rsid w:val="00B4220A"/>
    <w:rsid w:val="00B42EA7"/>
    <w:rsid w:val="00B455EA"/>
    <w:rsid w:val="00B51845"/>
    <w:rsid w:val="00B51923"/>
    <w:rsid w:val="00B51F15"/>
    <w:rsid w:val="00B5337C"/>
    <w:rsid w:val="00B53FDE"/>
    <w:rsid w:val="00B54049"/>
    <w:rsid w:val="00B54176"/>
    <w:rsid w:val="00B547EF"/>
    <w:rsid w:val="00B56397"/>
    <w:rsid w:val="00B571DA"/>
    <w:rsid w:val="00B6027B"/>
    <w:rsid w:val="00B60762"/>
    <w:rsid w:val="00B636C8"/>
    <w:rsid w:val="00B64119"/>
    <w:rsid w:val="00B645AD"/>
    <w:rsid w:val="00B65EDB"/>
    <w:rsid w:val="00B666EA"/>
    <w:rsid w:val="00B66D23"/>
    <w:rsid w:val="00B67AFF"/>
    <w:rsid w:val="00B70136"/>
    <w:rsid w:val="00B70B59"/>
    <w:rsid w:val="00B727D5"/>
    <w:rsid w:val="00B73657"/>
    <w:rsid w:val="00B739B3"/>
    <w:rsid w:val="00B81B15"/>
    <w:rsid w:val="00B81FBD"/>
    <w:rsid w:val="00B82314"/>
    <w:rsid w:val="00B83401"/>
    <w:rsid w:val="00B8377E"/>
    <w:rsid w:val="00B83ACD"/>
    <w:rsid w:val="00B8447B"/>
    <w:rsid w:val="00B857B8"/>
    <w:rsid w:val="00B9032B"/>
    <w:rsid w:val="00B915AE"/>
    <w:rsid w:val="00B916CE"/>
    <w:rsid w:val="00BA069E"/>
    <w:rsid w:val="00BA1735"/>
    <w:rsid w:val="00BA19FA"/>
    <w:rsid w:val="00BA3ACE"/>
    <w:rsid w:val="00BA4288"/>
    <w:rsid w:val="00BA437D"/>
    <w:rsid w:val="00BA5CED"/>
    <w:rsid w:val="00BA5EAC"/>
    <w:rsid w:val="00BB0902"/>
    <w:rsid w:val="00BB1F9C"/>
    <w:rsid w:val="00BB2631"/>
    <w:rsid w:val="00BB48E5"/>
    <w:rsid w:val="00BB5607"/>
    <w:rsid w:val="00BB5993"/>
    <w:rsid w:val="00BB5ACA"/>
    <w:rsid w:val="00BB627F"/>
    <w:rsid w:val="00BC0C17"/>
    <w:rsid w:val="00BC158E"/>
    <w:rsid w:val="00BC24A4"/>
    <w:rsid w:val="00BC35E8"/>
    <w:rsid w:val="00BC3823"/>
    <w:rsid w:val="00BC3F4F"/>
    <w:rsid w:val="00BC5841"/>
    <w:rsid w:val="00BC6CED"/>
    <w:rsid w:val="00BD123A"/>
    <w:rsid w:val="00BD2EF0"/>
    <w:rsid w:val="00BD4357"/>
    <w:rsid w:val="00BD45B5"/>
    <w:rsid w:val="00BD60B4"/>
    <w:rsid w:val="00BD796B"/>
    <w:rsid w:val="00BD7E6D"/>
    <w:rsid w:val="00BE0BBE"/>
    <w:rsid w:val="00BE0F97"/>
    <w:rsid w:val="00BE18F3"/>
    <w:rsid w:val="00BE337E"/>
    <w:rsid w:val="00BE40C0"/>
    <w:rsid w:val="00BE5F4A"/>
    <w:rsid w:val="00BE7AEF"/>
    <w:rsid w:val="00BF035D"/>
    <w:rsid w:val="00BF09B0"/>
    <w:rsid w:val="00BF11F7"/>
    <w:rsid w:val="00BF1544"/>
    <w:rsid w:val="00BF1B53"/>
    <w:rsid w:val="00BF246D"/>
    <w:rsid w:val="00BF2682"/>
    <w:rsid w:val="00BF361B"/>
    <w:rsid w:val="00BF3FFD"/>
    <w:rsid w:val="00BF6D64"/>
    <w:rsid w:val="00BF74A4"/>
    <w:rsid w:val="00C05D20"/>
    <w:rsid w:val="00C06F06"/>
    <w:rsid w:val="00C11F59"/>
    <w:rsid w:val="00C13CED"/>
    <w:rsid w:val="00C20FAD"/>
    <w:rsid w:val="00C2375F"/>
    <w:rsid w:val="00C247CB"/>
    <w:rsid w:val="00C27FDB"/>
    <w:rsid w:val="00C321E7"/>
    <w:rsid w:val="00C3221A"/>
    <w:rsid w:val="00C32E66"/>
    <w:rsid w:val="00C3355F"/>
    <w:rsid w:val="00C33A04"/>
    <w:rsid w:val="00C3569A"/>
    <w:rsid w:val="00C41669"/>
    <w:rsid w:val="00C41F06"/>
    <w:rsid w:val="00C43F48"/>
    <w:rsid w:val="00C4479B"/>
    <w:rsid w:val="00C448FF"/>
    <w:rsid w:val="00C45E57"/>
    <w:rsid w:val="00C52F29"/>
    <w:rsid w:val="00C53BCE"/>
    <w:rsid w:val="00C56CE6"/>
    <w:rsid w:val="00C5745F"/>
    <w:rsid w:val="00C60005"/>
    <w:rsid w:val="00C61A98"/>
    <w:rsid w:val="00C63201"/>
    <w:rsid w:val="00C64E62"/>
    <w:rsid w:val="00C651D5"/>
    <w:rsid w:val="00C65CCC"/>
    <w:rsid w:val="00C70507"/>
    <w:rsid w:val="00C705CB"/>
    <w:rsid w:val="00C7369B"/>
    <w:rsid w:val="00C73B45"/>
    <w:rsid w:val="00C7462D"/>
    <w:rsid w:val="00C7618F"/>
    <w:rsid w:val="00C763AD"/>
    <w:rsid w:val="00C765A9"/>
    <w:rsid w:val="00C80CA4"/>
    <w:rsid w:val="00C81157"/>
    <w:rsid w:val="00C811A3"/>
    <w:rsid w:val="00C8162D"/>
    <w:rsid w:val="00C830BB"/>
    <w:rsid w:val="00C83A0B"/>
    <w:rsid w:val="00C84031"/>
    <w:rsid w:val="00C842D0"/>
    <w:rsid w:val="00C84ED1"/>
    <w:rsid w:val="00C863CC"/>
    <w:rsid w:val="00C864DB"/>
    <w:rsid w:val="00C9038F"/>
    <w:rsid w:val="00C90521"/>
    <w:rsid w:val="00C92AAB"/>
    <w:rsid w:val="00C957F0"/>
    <w:rsid w:val="00C95D4C"/>
    <w:rsid w:val="00C960FA"/>
    <w:rsid w:val="00C9637F"/>
    <w:rsid w:val="00C963AC"/>
    <w:rsid w:val="00C9708A"/>
    <w:rsid w:val="00CA1415"/>
    <w:rsid w:val="00CA2435"/>
    <w:rsid w:val="00CA2620"/>
    <w:rsid w:val="00CA2CF2"/>
    <w:rsid w:val="00CA4068"/>
    <w:rsid w:val="00CA554F"/>
    <w:rsid w:val="00CA67F4"/>
    <w:rsid w:val="00CA6E3D"/>
    <w:rsid w:val="00CB10BF"/>
    <w:rsid w:val="00CB1816"/>
    <w:rsid w:val="00CB1C24"/>
    <w:rsid w:val="00CB1C5F"/>
    <w:rsid w:val="00CB2CA9"/>
    <w:rsid w:val="00CB37F8"/>
    <w:rsid w:val="00CB63C7"/>
    <w:rsid w:val="00CB7489"/>
    <w:rsid w:val="00CB7DC3"/>
    <w:rsid w:val="00CC0446"/>
    <w:rsid w:val="00CC418A"/>
    <w:rsid w:val="00CC5030"/>
    <w:rsid w:val="00CC5BE1"/>
    <w:rsid w:val="00CC75A2"/>
    <w:rsid w:val="00CC7A18"/>
    <w:rsid w:val="00CD0E2F"/>
    <w:rsid w:val="00CD1838"/>
    <w:rsid w:val="00CD1D49"/>
    <w:rsid w:val="00CD2F20"/>
    <w:rsid w:val="00CD5FFF"/>
    <w:rsid w:val="00CD6B20"/>
    <w:rsid w:val="00CD6D3B"/>
    <w:rsid w:val="00CE1339"/>
    <w:rsid w:val="00CE4477"/>
    <w:rsid w:val="00CE598C"/>
    <w:rsid w:val="00CE61CC"/>
    <w:rsid w:val="00CE655B"/>
    <w:rsid w:val="00CE6E42"/>
    <w:rsid w:val="00CE79DD"/>
    <w:rsid w:val="00CF20B7"/>
    <w:rsid w:val="00CF290C"/>
    <w:rsid w:val="00CF2ED3"/>
    <w:rsid w:val="00CF6692"/>
    <w:rsid w:val="00CF6910"/>
    <w:rsid w:val="00CF7441"/>
    <w:rsid w:val="00CF7763"/>
    <w:rsid w:val="00D00D16"/>
    <w:rsid w:val="00D03C6C"/>
    <w:rsid w:val="00D04760"/>
    <w:rsid w:val="00D04A95"/>
    <w:rsid w:val="00D06288"/>
    <w:rsid w:val="00D068C7"/>
    <w:rsid w:val="00D128A4"/>
    <w:rsid w:val="00D1410B"/>
    <w:rsid w:val="00D147C8"/>
    <w:rsid w:val="00D15131"/>
    <w:rsid w:val="00D16FA2"/>
    <w:rsid w:val="00D20628"/>
    <w:rsid w:val="00D20954"/>
    <w:rsid w:val="00D21146"/>
    <w:rsid w:val="00D21C39"/>
    <w:rsid w:val="00D21CB1"/>
    <w:rsid w:val="00D21FC6"/>
    <w:rsid w:val="00D2243A"/>
    <w:rsid w:val="00D26918"/>
    <w:rsid w:val="00D31548"/>
    <w:rsid w:val="00D33393"/>
    <w:rsid w:val="00D33CA9"/>
    <w:rsid w:val="00D33D36"/>
    <w:rsid w:val="00D33DF3"/>
    <w:rsid w:val="00D34D94"/>
    <w:rsid w:val="00D3631F"/>
    <w:rsid w:val="00D409E2"/>
    <w:rsid w:val="00D41861"/>
    <w:rsid w:val="00D4193B"/>
    <w:rsid w:val="00D427D7"/>
    <w:rsid w:val="00D4484D"/>
    <w:rsid w:val="00D44E62"/>
    <w:rsid w:val="00D45818"/>
    <w:rsid w:val="00D458DF"/>
    <w:rsid w:val="00D46664"/>
    <w:rsid w:val="00D46EE9"/>
    <w:rsid w:val="00D50ADA"/>
    <w:rsid w:val="00D51570"/>
    <w:rsid w:val="00D556AD"/>
    <w:rsid w:val="00D56A42"/>
    <w:rsid w:val="00D60381"/>
    <w:rsid w:val="00D616DE"/>
    <w:rsid w:val="00D62201"/>
    <w:rsid w:val="00D62FB6"/>
    <w:rsid w:val="00D651D1"/>
    <w:rsid w:val="00D65A84"/>
    <w:rsid w:val="00D65CF2"/>
    <w:rsid w:val="00D706E2"/>
    <w:rsid w:val="00D717BB"/>
    <w:rsid w:val="00D718F1"/>
    <w:rsid w:val="00D7226B"/>
    <w:rsid w:val="00D72707"/>
    <w:rsid w:val="00D7319F"/>
    <w:rsid w:val="00D75121"/>
    <w:rsid w:val="00D75A9C"/>
    <w:rsid w:val="00D77DFF"/>
    <w:rsid w:val="00D829C8"/>
    <w:rsid w:val="00D83E4E"/>
    <w:rsid w:val="00D8773C"/>
    <w:rsid w:val="00D90871"/>
    <w:rsid w:val="00D9155F"/>
    <w:rsid w:val="00D91655"/>
    <w:rsid w:val="00D921C1"/>
    <w:rsid w:val="00D9263C"/>
    <w:rsid w:val="00D9403F"/>
    <w:rsid w:val="00D949E0"/>
    <w:rsid w:val="00D9576F"/>
    <w:rsid w:val="00D959B4"/>
    <w:rsid w:val="00D965D0"/>
    <w:rsid w:val="00DA16A4"/>
    <w:rsid w:val="00DA44DE"/>
    <w:rsid w:val="00DA6D61"/>
    <w:rsid w:val="00DB0771"/>
    <w:rsid w:val="00DB16B9"/>
    <w:rsid w:val="00DB1DE5"/>
    <w:rsid w:val="00DB31B9"/>
    <w:rsid w:val="00DB620A"/>
    <w:rsid w:val="00DB6F35"/>
    <w:rsid w:val="00DC1DA4"/>
    <w:rsid w:val="00DC3728"/>
    <w:rsid w:val="00DC3832"/>
    <w:rsid w:val="00DC492E"/>
    <w:rsid w:val="00DC5F8A"/>
    <w:rsid w:val="00DC771E"/>
    <w:rsid w:val="00DC7A51"/>
    <w:rsid w:val="00DD1F3B"/>
    <w:rsid w:val="00DD3B1E"/>
    <w:rsid w:val="00DD3E5F"/>
    <w:rsid w:val="00DD6207"/>
    <w:rsid w:val="00DE0540"/>
    <w:rsid w:val="00DE1F2A"/>
    <w:rsid w:val="00DE2287"/>
    <w:rsid w:val="00DE5B5F"/>
    <w:rsid w:val="00DE5ED5"/>
    <w:rsid w:val="00DE6290"/>
    <w:rsid w:val="00DE7DEA"/>
    <w:rsid w:val="00DF17B8"/>
    <w:rsid w:val="00DF2DE7"/>
    <w:rsid w:val="00DF4311"/>
    <w:rsid w:val="00DF5E7D"/>
    <w:rsid w:val="00DF614E"/>
    <w:rsid w:val="00DF6F6B"/>
    <w:rsid w:val="00DF7309"/>
    <w:rsid w:val="00E00696"/>
    <w:rsid w:val="00E032A8"/>
    <w:rsid w:val="00E03651"/>
    <w:rsid w:val="00E03808"/>
    <w:rsid w:val="00E04D1F"/>
    <w:rsid w:val="00E060C2"/>
    <w:rsid w:val="00E06324"/>
    <w:rsid w:val="00E07B81"/>
    <w:rsid w:val="00E10AFD"/>
    <w:rsid w:val="00E1136B"/>
    <w:rsid w:val="00E129EE"/>
    <w:rsid w:val="00E12B11"/>
    <w:rsid w:val="00E12FB0"/>
    <w:rsid w:val="00E14814"/>
    <w:rsid w:val="00E15475"/>
    <w:rsid w:val="00E15756"/>
    <w:rsid w:val="00E1591B"/>
    <w:rsid w:val="00E16A50"/>
    <w:rsid w:val="00E179BA"/>
    <w:rsid w:val="00E2167D"/>
    <w:rsid w:val="00E22908"/>
    <w:rsid w:val="00E249D5"/>
    <w:rsid w:val="00E25017"/>
    <w:rsid w:val="00E26F73"/>
    <w:rsid w:val="00E27B9E"/>
    <w:rsid w:val="00E30A34"/>
    <w:rsid w:val="00E33C68"/>
    <w:rsid w:val="00E34EEB"/>
    <w:rsid w:val="00E3687C"/>
    <w:rsid w:val="00E43268"/>
    <w:rsid w:val="00E439CD"/>
    <w:rsid w:val="00E43B84"/>
    <w:rsid w:val="00E44EB9"/>
    <w:rsid w:val="00E45BDC"/>
    <w:rsid w:val="00E46358"/>
    <w:rsid w:val="00E46735"/>
    <w:rsid w:val="00E471DC"/>
    <w:rsid w:val="00E50EB4"/>
    <w:rsid w:val="00E532FC"/>
    <w:rsid w:val="00E53388"/>
    <w:rsid w:val="00E559B4"/>
    <w:rsid w:val="00E55BB0"/>
    <w:rsid w:val="00E609E5"/>
    <w:rsid w:val="00E60F27"/>
    <w:rsid w:val="00E62FDC"/>
    <w:rsid w:val="00E63EBF"/>
    <w:rsid w:val="00E64D93"/>
    <w:rsid w:val="00E65EDB"/>
    <w:rsid w:val="00E66927"/>
    <w:rsid w:val="00E677B8"/>
    <w:rsid w:val="00E677DA"/>
    <w:rsid w:val="00E67F6C"/>
    <w:rsid w:val="00E67FA1"/>
    <w:rsid w:val="00E7387D"/>
    <w:rsid w:val="00E73A5B"/>
    <w:rsid w:val="00E73D53"/>
    <w:rsid w:val="00E7473E"/>
    <w:rsid w:val="00E74FED"/>
    <w:rsid w:val="00E75111"/>
    <w:rsid w:val="00E77296"/>
    <w:rsid w:val="00E773FE"/>
    <w:rsid w:val="00E77A0D"/>
    <w:rsid w:val="00E77A75"/>
    <w:rsid w:val="00E801C9"/>
    <w:rsid w:val="00E81C2C"/>
    <w:rsid w:val="00E8312B"/>
    <w:rsid w:val="00E839B4"/>
    <w:rsid w:val="00E86A71"/>
    <w:rsid w:val="00E87527"/>
    <w:rsid w:val="00E87C53"/>
    <w:rsid w:val="00E87EF7"/>
    <w:rsid w:val="00E93763"/>
    <w:rsid w:val="00E96524"/>
    <w:rsid w:val="00E96C4C"/>
    <w:rsid w:val="00EA0366"/>
    <w:rsid w:val="00EA0940"/>
    <w:rsid w:val="00EA2AAE"/>
    <w:rsid w:val="00EA2EC0"/>
    <w:rsid w:val="00EA427A"/>
    <w:rsid w:val="00EA4B08"/>
    <w:rsid w:val="00EA6527"/>
    <w:rsid w:val="00EA723B"/>
    <w:rsid w:val="00EA778E"/>
    <w:rsid w:val="00EB1DCB"/>
    <w:rsid w:val="00EB487A"/>
    <w:rsid w:val="00EB6350"/>
    <w:rsid w:val="00EB687A"/>
    <w:rsid w:val="00EC2F62"/>
    <w:rsid w:val="00EC35A7"/>
    <w:rsid w:val="00EC4161"/>
    <w:rsid w:val="00EC569E"/>
    <w:rsid w:val="00EC5A3B"/>
    <w:rsid w:val="00EC62EB"/>
    <w:rsid w:val="00EC6E9F"/>
    <w:rsid w:val="00ED3FC5"/>
    <w:rsid w:val="00ED44F0"/>
    <w:rsid w:val="00ED4B33"/>
    <w:rsid w:val="00ED525B"/>
    <w:rsid w:val="00ED5993"/>
    <w:rsid w:val="00ED637B"/>
    <w:rsid w:val="00ED7DD6"/>
    <w:rsid w:val="00EE04B9"/>
    <w:rsid w:val="00EE060B"/>
    <w:rsid w:val="00EE0E69"/>
    <w:rsid w:val="00EE15A1"/>
    <w:rsid w:val="00EE1654"/>
    <w:rsid w:val="00EE1ADF"/>
    <w:rsid w:val="00EE1DDB"/>
    <w:rsid w:val="00EE224C"/>
    <w:rsid w:val="00EE2A7C"/>
    <w:rsid w:val="00EE2C42"/>
    <w:rsid w:val="00EE341B"/>
    <w:rsid w:val="00EE4453"/>
    <w:rsid w:val="00EE467F"/>
    <w:rsid w:val="00EE57B5"/>
    <w:rsid w:val="00EE5FCE"/>
    <w:rsid w:val="00EE5FD0"/>
    <w:rsid w:val="00EE6BBD"/>
    <w:rsid w:val="00EE6E1E"/>
    <w:rsid w:val="00EE705F"/>
    <w:rsid w:val="00EF1462"/>
    <w:rsid w:val="00EF2BFF"/>
    <w:rsid w:val="00EF355D"/>
    <w:rsid w:val="00EF4EC9"/>
    <w:rsid w:val="00EF54FD"/>
    <w:rsid w:val="00EF7660"/>
    <w:rsid w:val="00EF78A9"/>
    <w:rsid w:val="00F00911"/>
    <w:rsid w:val="00F0147D"/>
    <w:rsid w:val="00F017A0"/>
    <w:rsid w:val="00F030E3"/>
    <w:rsid w:val="00F07F0D"/>
    <w:rsid w:val="00F11A8A"/>
    <w:rsid w:val="00F11C44"/>
    <w:rsid w:val="00F13112"/>
    <w:rsid w:val="00F13359"/>
    <w:rsid w:val="00F14F4B"/>
    <w:rsid w:val="00F16FE6"/>
    <w:rsid w:val="00F2045B"/>
    <w:rsid w:val="00F20C5E"/>
    <w:rsid w:val="00F21469"/>
    <w:rsid w:val="00F2161D"/>
    <w:rsid w:val="00F238BD"/>
    <w:rsid w:val="00F24363"/>
    <w:rsid w:val="00F24992"/>
    <w:rsid w:val="00F25BCE"/>
    <w:rsid w:val="00F32ED3"/>
    <w:rsid w:val="00F32F2F"/>
    <w:rsid w:val="00F33F3F"/>
    <w:rsid w:val="00F35816"/>
    <w:rsid w:val="00F35BDD"/>
    <w:rsid w:val="00F35EF0"/>
    <w:rsid w:val="00F369AB"/>
    <w:rsid w:val="00F37136"/>
    <w:rsid w:val="00F3781F"/>
    <w:rsid w:val="00F40122"/>
    <w:rsid w:val="00F40385"/>
    <w:rsid w:val="00F403FD"/>
    <w:rsid w:val="00F406DA"/>
    <w:rsid w:val="00F41982"/>
    <w:rsid w:val="00F41E72"/>
    <w:rsid w:val="00F45008"/>
    <w:rsid w:val="00F45BDF"/>
    <w:rsid w:val="00F46809"/>
    <w:rsid w:val="00F50300"/>
    <w:rsid w:val="00F51340"/>
    <w:rsid w:val="00F51D32"/>
    <w:rsid w:val="00F5414B"/>
    <w:rsid w:val="00F565AE"/>
    <w:rsid w:val="00F56E39"/>
    <w:rsid w:val="00F608C9"/>
    <w:rsid w:val="00F60D6A"/>
    <w:rsid w:val="00F623E9"/>
    <w:rsid w:val="00F63951"/>
    <w:rsid w:val="00F63C86"/>
    <w:rsid w:val="00F64585"/>
    <w:rsid w:val="00F66668"/>
    <w:rsid w:val="00F711CB"/>
    <w:rsid w:val="00F71718"/>
    <w:rsid w:val="00F72420"/>
    <w:rsid w:val="00F72DFB"/>
    <w:rsid w:val="00F74274"/>
    <w:rsid w:val="00F759EA"/>
    <w:rsid w:val="00F75F47"/>
    <w:rsid w:val="00F766BE"/>
    <w:rsid w:val="00F77EB9"/>
    <w:rsid w:val="00F80635"/>
    <w:rsid w:val="00F80999"/>
    <w:rsid w:val="00F80E5A"/>
    <w:rsid w:val="00F8115F"/>
    <w:rsid w:val="00F815D1"/>
    <w:rsid w:val="00F81E7E"/>
    <w:rsid w:val="00F81F0F"/>
    <w:rsid w:val="00F824F2"/>
    <w:rsid w:val="00F825F4"/>
    <w:rsid w:val="00F831F1"/>
    <w:rsid w:val="00F84303"/>
    <w:rsid w:val="00F84B79"/>
    <w:rsid w:val="00F908BC"/>
    <w:rsid w:val="00F92AA1"/>
    <w:rsid w:val="00F92B33"/>
    <w:rsid w:val="00F932DE"/>
    <w:rsid w:val="00F943AC"/>
    <w:rsid w:val="00F94618"/>
    <w:rsid w:val="00F963DD"/>
    <w:rsid w:val="00F9641A"/>
    <w:rsid w:val="00F96DE4"/>
    <w:rsid w:val="00F97004"/>
    <w:rsid w:val="00FA2045"/>
    <w:rsid w:val="00FA33F3"/>
    <w:rsid w:val="00FA449E"/>
    <w:rsid w:val="00FA4A26"/>
    <w:rsid w:val="00FA6C8C"/>
    <w:rsid w:val="00FA7A66"/>
    <w:rsid w:val="00FB10A6"/>
    <w:rsid w:val="00FB1AA9"/>
    <w:rsid w:val="00FB4B5A"/>
    <w:rsid w:val="00FB5528"/>
    <w:rsid w:val="00FB5963"/>
    <w:rsid w:val="00FB5DAA"/>
    <w:rsid w:val="00FC04B9"/>
    <w:rsid w:val="00FC0E8D"/>
    <w:rsid w:val="00FC1025"/>
    <w:rsid w:val="00FC161A"/>
    <w:rsid w:val="00FC23D5"/>
    <w:rsid w:val="00FC4337"/>
    <w:rsid w:val="00FC4C1A"/>
    <w:rsid w:val="00FC53C0"/>
    <w:rsid w:val="00FC6246"/>
    <w:rsid w:val="00FC628F"/>
    <w:rsid w:val="00FC6468"/>
    <w:rsid w:val="00FC6D49"/>
    <w:rsid w:val="00FC7A9C"/>
    <w:rsid w:val="00FD1556"/>
    <w:rsid w:val="00FD2DDE"/>
    <w:rsid w:val="00FD405C"/>
    <w:rsid w:val="00FD4922"/>
    <w:rsid w:val="00FD5285"/>
    <w:rsid w:val="00FD6461"/>
    <w:rsid w:val="00FD6FA6"/>
    <w:rsid w:val="00FE0281"/>
    <w:rsid w:val="00FE3E82"/>
    <w:rsid w:val="00FE7083"/>
    <w:rsid w:val="00FF019F"/>
    <w:rsid w:val="00FF1B2A"/>
    <w:rsid w:val="00FF2160"/>
    <w:rsid w:val="00FF30DE"/>
    <w:rsid w:val="00FF644B"/>
    <w:rsid w:val="00FF680E"/>
    <w:rsid w:val="00FF6F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afa">
    <w:name w:val="Placeholder Text"/>
    <w:basedOn w:val="a0"/>
    <w:uiPriority w:val="99"/>
    <w:semiHidden/>
    <w:rsid w:val="004E740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92267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922672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922672"/>
  </w:style>
  <w:style w:type="character" w:customStyle="1" w:styleId="EndNoteBibliographyChar">
    <w:name w:val="EndNote Bibliography Char"/>
    <w:basedOn w:val="a0"/>
    <w:link w:val="EndNoteBibliography"/>
    <w:rsid w:val="00922672"/>
    <w:rPr>
      <w:rFonts w:ascii="Calibri" w:hAnsi="Calibri" w:cs="Calibri"/>
      <w:color w:val="000000"/>
      <w:sz w:val="24"/>
      <w:szCs w:val="24"/>
    </w:rPr>
  </w:style>
  <w:style w:type="character" w:customStyle="1" w:styleId="UnresolvedMention2">
    <w:name w:val="Unresolved Mention2"/>
    <w:basedOn w:val="a0"/>
    <w:uiPriority w:val="99"/>
    <w:semiHidden/>
    <w:unhideWhenUsed/>
    <w:rsid w:val="00F35816"/>
    <w:rPr>
      <w:color w:val="605E5C"/>
      <w:shd w:val="clear" w:color="auto" w:fill="E1DFDD"/>
    </w:rPr>
  </w:style>
  <w:style w:type="character" w:styleId="afb">
    <w:name w:val="Unresolved Mention"/>
    <w:basedOn w:val="a0"/>
    <w:uiPriority w:val="99"/>
    <w:semiHidden/>
    <w:unhideWhenUsed/>
    <w:rsid w:val="0034687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483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549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488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9942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977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0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44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2602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00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487D957-14CF-4EF6-A5F3-F1F0317FCB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6784</Words>
  <Characters>38669</Characters>
  <Application>Microsoft Office Word</Application>
  <DocSecurity>0</DocSecurity>
  <Lines>322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536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3-26T02:08:00Z</dcterms:created>
  <dcterms:modified xsi:type="dcterms:W3CDTF">2019-03-26T05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